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6D4AD00" w14:textId="0FFF254A" w:rsidR="005B438C" w:rsidRPr="00D005FE" w:rsidRDefault="009740B4">
      <w:pPr>
        <w:rPr>
          <w:rFonts w:cstheme="minorHAnsi"/>
        </w:rPr>
      </w:pPr>
      <w:proofErr w:type="spellStart"/>
      <w:r w:rsidRPr="00D005FE">
        <w:rPr>
          <w:rFonts w:cstheme="minorHAnsi"/>
          <w:color w:val="000000"/>
          <w:lang w:val="en-US"/>
        </w:rPr>
        <w:t>Data_description</w:t>
      </w:r>
      <w:proofErr w:type="spellEnd"/>
      <w:r w:rsidRPr="00D005FE">
        <w:rPr>
          <w:rFonts w:cstheme="minorHAnsi"/>
          <w:color w:val="000000"/>
          <w:lang w:val="en-US"/>
        </w:rPr>
        <w:t xml:space="preserve"> </w:t>
      </w:r>
      <w:r w:rsidRPr="00D005FE">
        <w:rPr>
          <w:rFonts w:cstheme="minorHAnsi"/>
        </w:rPr>
        <w:t>(Word version)</w:t>
      </w:r>
    </w:p>
    <w:p w14:paraId="4A4644CD" w14:textId="04CA39CD" w:rsidR="009740B4" w:rsidRPr="00D005FE" w:rsidRDefault="009740B4">
      <w:pPr>
        <w:rPr>
          <w:rFonts w:cstheme="minorHAnsi"/>
        </w:rPr>
      </w:pPr>
    </w:p>
    <w:p w14:paraId="1A8B9835" w14:textId="656B5817" w:rsidR="00D005FE" w:rsidRPr="00D005FE" w:rsidRDefault="009740B4" w:rsidP="00D005FE">
      <w:pPr>
        <w:pStyle w:val="Default"/>
        <w:rPr>
          <w:rFonts w:asciiTheme="minorHAnsi" w:hAnsiTheme="minorHAnsi" w:cstheme="minorHAnsi"/>
        </w:rPr>
      </w:pPr>
      <w:r w:rsidRPr="00D005FE">
        <w:rPr>
          <w:rFonts w:asciiTheme="minorHAnsi" w:hAnsiTheme="minorHAnsi" w:cstheme="minorHAnsi"/>
        </w:rPr>
        <w:t xml:space="preserve">The analyses of </w:t>
      </w:r>
      <w:commentRangeStart w:id="0"/>
      <w:proofErr w:type="spellStart"/>
      <w:r w:rsidRPr="00D005FE">
        <w:rPr>
          <w:rFonts w:asciiTheme="minorHAnsi" w:hAnsiTheme="minorHAnsi" w:cstheme="minorHAnsi"/>
        </w:rPr>
        <w:t>Fst</w:t>
      </w:r>
      <w:proofErr w:type="spellEnd"/>
      <w:r w:rsidRPr="00D005FE">
        <w:rPr>
          <w:rFonts w:asciiTheme="minorHAnsi" w:hAnsiTheme="minorHAnsi" w:cstheme="minorHAnsi"/>
        </w:rPr>
        <w:t xml:space="preserve"> </w:t>
      </w:r>
      <w:commentRangeEnd w:id="0"/>
      <w:r w:rsidR="004C2F3F">
        <w:rPr>
          <w:rStyle w:val="Kommentarzeichen"/>
          <w:rFonts w:asciiTheme="minorHAnsi" w:hAnsiTheme="minorHAnsi" w:cstheme="minorBidi"/>
          <w:color w:val="auto"/>
          <w:lang w:val="en-GB"/>
        </w:rPr>
        <w:commentReference w:id="0"/>
      </w:r>
      <w:r w:rsidRPr="00D005FE">
        <w:rPr>
          <w:rFonts w:asciiTheme="minorHAnsi" w:hAnsiTheme="minorHAnsi" w:cstheme="minorHAnsi"/>
        </w:rPr>
        <w:t xml:space="preserve">used a spreadsheet containing variant calls and inferred genotypes for the sampled individuals that </w:t>
      </w:r>
      <w:proofErr w:type="gramStart"/>
      <w:r w:rsidRPr="00D005FE">
        <w:rPr>
          <w:rFonts w:asciiTheme="minorHAnsi" w:hAnsiTheme="minorHAnsi" w:cstheme="minorHAnsi"/>
        </w:rPr>
        <w:t>was provided</w:t>
      </w:r>
      <w:proofErr w:type="gramEnd"/>
      <w:r w:rsidRPr="00D005FE">
        <w:rPr>
          <w:rFonts w:asciiTheme="minorHAnsi" w:hAnsiTheme="minorHAnsi" w:cstheme="minorHAnsi"/>
        </w:rPr>
        <w:t xml:space="preserve"> by </w:t>
      </w:r>
      <w:r w:rsidR="00D005FE">
        <w:rPr>
          <w:rFonts w:asciiTheme="minorHAnsi" w:hAnsiTheme="minorHAnsi" w:cstheme="minorHAnsi"/>
        </w:rPr>
        <w:t xml:space="preserve">the company </w:t>
      </w:r>
      <w:r w:rsidR="00D005FE" w:rsidRPr="00D005FE">
        <w:rPr>
          <w:rFonts w:asciiTheme="minorHAnsi" w:hAnsiTheme="minorHAnsi" w:cstheme="minorHAnsi"/>
          <w:bCs/>
          <w:color w:val="000000" w:themeColor="text1"/>
        </w:rPr>
        <w:t>LGC Genomics</w:t>
      </w:r>
      <w:r w:rsidR="004C2F3F">
        <w:rPr>
          <w:rFonts w:asciiTheme="minorHAnsi" w:hAnsiTheme="minorHAnsi" w:cstheme="minorHAnsi"/>
          <w:bCs/>
          <w:color w:val="000000" w:themeColor="text1"/>
        </w:rPr>
        <w:t xml:space="preserve"> GmbH</w:t>
      </w:r>
      <w:r w:rsidR="00D005FE">
        <w:rPr>
          <w:rFonts w:asciiTheme="minorHAnsi" w:hAnsiTheme="minorHAnsi" w:cstheme="minorHAnsi"/>
          <w:bCs/>
          <w:color w:val="000000" w:themeColor="text1"/>
        </w:rPr>
        <w:t xml:space="preserve">, </w:t>
      </w:r>
      <w:proofErr w:type="spellStart"/>
      <w:r w:rsidR="00D005FE" w:rsidRPr="00D005FE">
        <w:rPr>
          <w:rFonts w:asciiTheme="minorHAnsi" w:hAnsiTheme="minorHAnsi" w:cstheme="minorHAnsi"/>
          <w:color w:val="000000" w:themeColor="text1"/>
        </w:rPr>
        <w:t>Ostendstraße</w:t>
      </w:r>
      <w:proofErr w:type="spellEnd"/>
      <w:r w:rsidR="00D005FE" w:rsidRPr="00D005FE">
        <w:rPr>
          <w:rFonts w:asciiTheme="minorHAnsi" w:hAnsiTheme="minorHAnsi" w:cstheme="minorHAnsi"/>
          <w:color w:val="000000" w:themeColor="text1"/>
        </w:rPr>
        <w:t xml:space="preserve"> 25</w:t>
      </w:r>
      <w:r w:rsidR="00D005FE">
        <w:rPr>
          <w:rFonts w:asciiTheme="minorHAnsi" w:hAnsiTheme="minorHAnsi" w:cstheme="minorHAnsi"/>
          <w:color w:val="000000" w:themeColor="text1"/>
        </w:rPr>
        <w:t xml:space="preserve">, </w:t>
      </w:r>
      <w:r w:rsidR="00D005FE" w:rsidRPr="00D005FE">
        <w:rPr>
          <w:rFonts w:asciiTheme="minorHAnsi" w:hAnsiTheme="minorHAnsi" w:cstheme="minorHAnsi"/>
          <w:color w:val="000000" w:themeColor="text1"/>
        </w:rPr>
        <w:t>Berlin</w:t>
      </w:r>
      <w:r w:rsidR="00EE31AD">
        <w:rPr>
          <w:rFonts w:asciiTheme="minorHAnsi" w:hAnsiTheme="minorHAnsi" w:cstheme="minorHAnsi"/>
          <w:color w:val="000000" w:themeColor="text1"/>
        </w:rPr>
        <w:t>, Germany</w:t>
      </w:r>
      <w:r w:rsidR="00D005FE">
        <w:rPr>
          <w:rFonts w:asciiTheme="minorHAnsi" w:hAnsiTheme="minorHAnsi" w:cstheme="minorHAnsi"/>
          <w:color w:val="000000" w:themeColor="text1"/>
        </w:rPr>
        <w:t xml:space="preserve"> (</w:t>
      </w:r>
      <w:r w:rsidR="00D005FE" w:rsidRPr="00D005FE">
        <w:rPr>
          <w:rFonts w:asciiTheme="minorHAnsi" w:hAnsiTheme="minorHAnsi" w:cstheme="minorHAnsi"/>
          <w:color w:val="000000" w:themeColor="text1"/>
        </w:rPr>
        <w:t>www.lgcgroup.com/genomics</w:t>
      </w:r>
      <w:r w:rsidR="00D005FE">
        <w:rPr>
          <w:rFonts w:asciiTheme="minorHAnsi" w:hAnsiTheme="minorHAnsi" w:cstheme="minorHAnsi"/>
          <w:color w:val="000000" w:themeColor="text1"/>
        </w:rPr>
        <w:t>)</w:t>
      </w:r>
      <w:r w:rsidRPr="00D005FE">
        <w:rPr>
          <w:rFonts w:asciiTheme="minorHAnsi" w:hAnsiTheme="minorHAnsi" w:cstheme="minorHAnsi"/>
          <w:color w:val="000000" w:themeColor="text1"/>
        </w:rPr>
        <w:t xml:space="preserve">. </w:t>
      </w:r>
    </w:p>
    <w:p w14:paraId="512BDF98" w14:textId="77777777" w:rsidR="00D005FE" w:rsidRPr="00D005FE" w:rsidRDefault="00D005FE" w:rsidP="00D005FE">
      <w:pPr>
        <w:pStyle w:val="Default"/>
        <w:ind w:left="720" w:hanging="720"/>
        <w:rPr>
          <w:rFonts w:asciiTheme="minorHAnsi" w:hAnsiTheme="minorHAnsi" w:cstheme="minorHAnsi"/>
          <w:color w:val="000000" w:themeColor="text1"/>
        </w:rPr>
      </w:pPr>
      <w:bookmarkStart w:id="1" w:name="_GoBack"/>
      <w:bookmarkEnd w:id="1"/>
    </w:p>
    <w:p w14:paraId="289EF4AB" w14:textId="7C18714E" w:rsidR="009740B4" w:rsidRPr="00D005FE" w:rsidRDefault="009740B4" w:rsidP="009740B4">
      <w:pPr>
        <w:pStyle w:val="Default"/>
        <w:rPr>
          <w:rFonts w:asciiTheme="minorHAnsi" w:hAnsiTheme="minorHAnsi" w:cstheme="minorHAnsi"/>
        </w:rPr>
      </w:pPr>
      <w:r w:rsidRPr="00D005FE">
        <w:rPr>
          <w:rFonts w:asciiTheme="minorHAnsi" w:hAnsiTheme="minorHAnsi" w:cstheme="minorHAnsi"/>
        </w:rPr>
        <w:t>The</w:t>
      </w:r>
      <w:r w:rsidR="00D005FE">
        <w:rPr>
          <w:rFonts w:asciiTheme="minorHAnsi" w:hAnsiTheme="minorHAnsi" w:cstheme="minorHAnsi"/>
        </w:rPr>
        <w:t xml:space="preserve"> genotypes</w:t>
      </w:r>
      <w:r w:rsidRPr="00D005FE">
        <w:rPr>
          <w:rFonts w:asciiTheme="minorHAnsi" w:hAnsiTheme="minorHAnsi" w:cstheme="minorHAnsi"/>
        </w:rPr>
        <w:t xml:space="preserve"> were obtained as follows. </w:t>
      </w:r>
    </w:p>
    <w:p w14:paraId="7669F6B0" w14:textId="77777777" w:rsidR="009740B4" w:rsidRPr="00D005FE" w:rsidRDefault="009740B4" w:rsidP="009740B4">
      <w:pPr>
        <w:pStyle w:val="Default"/>
        <w:rPr>
          <w:rFonts w:asciiTheme="minorHAnsi" w:hAnsiTheme="minorHAnsi" w:cstheme="minorHAnsi"/>
        </w:rPr>
      </w:pPr>
    </w:p>
    <w:p w14:paraId="2C9BFA2C" w14:textId="491BA9B0" w:rsidR="00EE31AD" w:rsidRPr="00D005FE" w:rsidRDefault="00D005FE" w:rsidP="009740B4">
      <w:pPr>
        <w:pStyle w:val="Default"/>
        <w:rPr>
          <w:rFonts w:asciiTheme="minorHAnsi" w:hAnsiTheme="minorHAnsi" w:cstheme="minorHAnsi"/>
          <w:b/>
        </w:rPr>
      </w:pPr>
      <w:r w:rsidRPr="00D005FE">
        <w:rPr>
          <w:rFonts w:asciiTheme="minorHAnsi" w:hAnsiTheme="minorHAnsi" w:cstheme="minorHAnsi"/>
          <w:b/>
        </w:rPr>
        <w:t>Sequencing</w:t>
      </w:r>
      <w:r w:rsidR="00EE31AD">
        <w:rPr>
          <w:rFonts w:asciiTheme="minorHAnsi" w:hAnsiTheme="minorHAnsi" w:cstheme="minorHAnsi"/>
          <w:b/>
        </w:rPr>
        <w:t>:</w:t>
      </w:r>
    </w:p>
    <w:p w14:paraId="28AE5B48" w14:textId="1F9BA561" w:rsidR="00D005FE" w:rsidRPr="00D005FE" w:rsidRDefault="00D005FE" w:rsidP="00D005FE">
      <w:pPr>
        <w:pStyle w:val="Default"/>
        <w:rPr>
          <w:rFonts w:asciiTheme="minorHAnsi" w:hAnsiTheme="minorHAnsi" w:cstheme="minorHAnsi"/>
        </w:rPr>
      </w:pPr>
      <w:r w:rsidRPr="00D005FE">
        <w:rPr>
          <w:rFonts w:asciiTheme="minorHAnsi" w:hAnsiTheme="minorHAnsi" w:cstheme="minorHAnsi"/>
        </w:rPr>
        <w:t xml:space="preserve">Sequencing amount: 200x average raw </w:t>
      </w:r>
      <w:r w:rsidR="00EE31AD">
        <w:rPr>
          <w:rFonts w:asciiTheme="minorHAnsi" w:hAnsiTheme="minorHAnsi" w:cstheme="minorHAnsi"/>
        </w:rPr>
        <w:t xml:space="preserve">read </w:t>
      </w:r>
      <w:r w:rsidRPr="00D005FE">
        <w:rPr>
          <w:rFonts w:asciiTheme="minorHAnsi" w:hAnsiTheme="minorHAnsi" w:cstheme="minorHAnsi"/>
        </w:rPr>
        <w:t xml:space="preserve">coverage per </w:t>
      </w:r>
      <w:r w:rsidR="006B2AE8">
        <w:rPr>
          <w:rFonts w:asciiTheme="minorHAnsi" w:hAnsiTheme="minorHAnsi" w:cstheme="minorHAnsi"/>
        </w:rPr>
        <w:t>SNP target</w:t>
      </w:r>
      <w:r w:rsidR="00EE31AD">
        <w:rPr>
          <w:rFonts w:asciiTheme="minorHAnsi" w:hAnsiTheme="minorHAnsi" w:cstheme="minorHAnsi"/>
        </w:rPr>
        <w:t xml:space="preserve"> and </w:t>
      </w:r>
      <w:r w:rsidRPr="00D005FE">
        <w:rPr>
          <w:rFonts w:asciiTheme="minorHAnsi" w:hAnsiTheme="minorHAnsi" w:cstheme="minorHAnsi"/>
        </w:rPr>
        <w:t>sample</w:t>
      </w:r>
    </w:p>
    <w:p w14:paraId="0FA03BF8" w14:textId="12ACF870" w:rsidR="00D005FE" w:rsidRPr="00D005FE" w:rsidRDefault="00D005FE" w:rsidP="00D005FE">
      <w:pPr>
        <w:pStyle w:val="Default"/>
        <w:rPr>
          <w:rFonts w:asciiTheme="minorHAnsi" w:hAnsiTheme="minorHAnsi" w:cstheme="minorHAnsi"/>
        </w:rPr>
      </w:pPr>
      <w:r w:rsidRPr="00D005FE">
        <w:rPr>
          <w:rFonts w:asciiTheme="minorHAnsi" w:hAnsiTheme="minorHAnsi" w:cstheme="minorHAnsi"/>
        </w:rPr>
        <w:t xml:space="preserve">Sequencing type: 75 </w:t>
      </w:r>
      <w:proofErr w:type="spellStart"/>
      <w:r w:rsidRPr="00D005FE">
        <w:rPr>
          <w:rFonts w:asciiTheme="minorHAnsi" w:hAnsiTheme="minorHAnsi" w:cstheme="minorHAnsi"/>
        </w:rPr>
        <w:t>bp</w:t>
      </w:r>
      <w:proofErr w:type="spellEnd"/>
      <w:r w:rsidRPr="00D005FE">
        <w:rPr>
          <w:rFonts w:asciiTheme="minorHAnsi" w:hAnsiTheme="minorHAnsi" w:cstheme="minorHAnsi"/>
        </w:rPr>
        <w:t xml:space="preserve"> single read (</w:t>
      </w:r>
      <w:r w:rsidR="00EE31AD">
        <w:rPr>
          <w:rFonts w:asciiTheme="minorHAnsi" w:hAnsiTheme="minorHAnsi" w:cstheme="minorHAnsi"/>
        </w:rPr>
        <w:t xml:space="preserve">Illumina </w:t>
      </w:r>
      <w:proofErr w:type="spellStart"/>
      <w:r w:rsidRPr="00D005FE">
        <w:rPr>
          <w:rFonts w:asciiTheme="minorHAnsi" w:hAnsiTheme="minorHAnsi" w:cstheme="minorHAnsi"/>
        </w:rPr>
        <w:t>NextSeq</w:t>
      </w:r>
      <w:proofErr w:type="spellEnd"/>
      <w:r w:rsidRPr="00D005FE">
        <w:rPr>
          <w:rFonts w:asciiTheme="minorHAnsi" w:hAnsiTheme="minorHAnsi" w:cstheme="minorHAnsi"/>
        </w:rPr>
        <w:t xml:space="preserve"> 500 v2) </w:t>
      </w:r>
    </w:p>
    <w:p w14:paraId="77C1B657" w14:textId="77777777" w:rsidR="00D005FE" w:rsidRPr="00D005FE" w:rsidRDefault="00D005FE" w:rsidP="00D005FE">
      <w:pPr>
        <w:pStyle w:val="Default"/>
        <w:rPr>
          <w:rFonts w:asciiTheme="minorHAnsi" w:hAnsiTheme="minorHAnsi" w:cstheme="minorHAnsi"/>
        </w:rPr>
      </w:pPr>
    </w:p>
    <w:p w14:paraId="2E01AB99" w14:textId="312431FC" w:rsidR="009740B4" w:rsidRPr="00D005FE" w:rsidRDefault="009740B4" w:rsidP="009740B4">
      <w:pPr>
        <w:pStyle w:val="Default"/>
        <w:rPr>
          <w:rFonts w:asciiTheme="minorHAnsi" w:hAnsiTheme="minorHAnsi" w:cstheme="minorHAnsi"/>
        </w:rPr>
      </w:pPr>
      <w:r w:rsidRPr="00D005FE">
        <w:rPr>
          <w:rFonts w:asciiTheme="minorHAnsi" w:hAnsiTheme="minorHAnsi" w:cstheme="minorHAnsi"/>
          <w:b/>
        </w:rPr>
        <w:t>Initial d</w:t>
      </w:r>
      <w:r w:rsidRPr="00D005FE">
        <w:rPr>
          <w:rFonts w:asciiTheme="minorHAnsi" w:hAnsiTheme="minorHAnsi" w:cstheme="minorHAnsi"/>
          <w:b/>
          <w:bCs/>
          <w:iCs/>
        </w:rPr>
        <w:t>ata pre-processing included the following steps</w:t>
      </w:r>
      <w:r w:rsidR="00EE31AD">
        <w:rPr>
          <w:rFonts w:asciiTheme="minorHAnsi" w:hAnsiTheme="minorHAnsi" w:cstheme="minorHAnsi"/>
          <w:b/>
          <w:bCs/>
          <w:iCs/>
        </w:rPr>
        <w:t>:</w:t>
      </w:r>
    </w:p>
    <w:p w14:paraId="36DE2747" w14:textId="549E6FC8" w:rsidR="009740B4" w:rsidRPr="00D005FE" w:rsidRDefault="009740B4" w:rsidP="009740B4">
      <w:pPr>
        <w:pStyle w:val="Default"/>
        <w:numPr>
          <w:ilvl w:val="0"/>
          <w:numId w:val="1"/>
        </w:numPr>
        <w:spacing w:after="46"/>
        <w:rPr>
          <w:rFonts w:asciiTheme="minorHAnsi" w:hAnsiTheme="minorHAnsi" w:cstheme="minorHAnsi"/>
        </w:rPr>
      </w:pPr>
      <w:r w:rsidRPr="00D005FE">
        <w:rPr>
          <w:rFonts w:asciiTheme="minorHAnsi" w:hAnsiTheme="minorHAnsi" w:cstheme="minorHAnsi"/>
        </w:rPr>
        <w:t xml:space="preserve">Demultiplexing of all library groups using the Illumina bcl2fastq 2.17.1.14 software </w:t>
      </w:r>
    </w:p>
    <w:p w14:paraId="03959B39" w14:textId="597F947B" w:rsidR="009740B4" w:rsidRPr="00D005FE" w:rsidRDefault="009740B4" w:rsidP="009740B4">
      <w:pPr>
        <w:pStyle w:val="Default"/>
        <w:numPr>
          <w:ilvl w:val="0"/>
          <w:numId w:val="1"/>
        </w:numPr>
        <w:spacing w:after="46"/>
        <w:rPr>
          <w:rFonts w:asciiTheme="minorHAnsi" w:hAnsiTheme="minorHAnsi" w:cstheme="minorHAnsi"/>
        </w:rPr>
      </w:pPr>
      <w:r w:rsidRPr="00D005FE">
        <w:rPr>
          <w:rFonts w:asciiTheme="minorHAnsi" w:hAnsiTheme="minorHAnsi" w:cstheme="minorHAnsi"/>
        </w:rPr>
        <w:t xml:space="preserve">1 or 2 mismatches or Ns were allowed in the barcode read when the barcode distances between all libraries on the lane allowed for it </w:t>
      </w:r>
    </w:p>
    <w:p w14:paraId="1D7097AD" w14:textId="5D332053" w:rsidR="009740B4" w:rsidRPr="00D005FE" w:rsidRDefault="009740B4" w:rsidP="009740B4">
      <w:pPr>
        <w:pStyle w:val="Default"/>
        <w:numPr>
          <w:ilvl w:val="0"/>
          <w:numId w:val="1"/>
        </w:numPr>
        <w:spacing w:after="46"/>
        <w:rPr>
          <w:rFonts w:asciiTheme="minorHAnsi" w:hAnsiTheme="minorHAnsi" w:cstheme="minorHAnsi"/>
        </w:rPr>
      </w:pPr>
      <w:r w:rsidRPr="00D005FE">
        <w:rPr>
          <w:rFonts w:asciiTheme="minorHAnsi" w:hAnsiTheme="minorHAnsi" w:cstheme="minorHAnsi"/>
        </w:rPr>
        <w:t>Clipping of sequencing adapter remnants from all reads</w:t>
      </w:r>
    </w:p>
    <w:p w14:paraId="037783A5" w14:textId="3BB7DC8F" w:rsidR="009740B4" w:rsidRPr="00D005FE" w:rsidRDefault="009740B4" w:rsidP="009740B4">
      <w:pPr>
        <w:pStyle w:val="Default"/>
        <w:numPr>
          <w:ilvl w:val="0"/>
          <w:numId w:val="1"/>
        </w:numPr>
        <w:spacing w:after="46"/>
        <w:rPr>
          <w:rFonts w:asciiTheme="minorHAnsi" w:hAnsiTheme="minorHAnsi" w:cstheme="minorHAnsi"/>
        </w:rPr>
      </w:pPr>
      <w:r w:rsidRPr="00D005FE">
        <w:rPr>
          <w:rFonts w:asciiTheme="minorHAnsi" w:hAnsiTheme="minorHAnsi" w:cstheme="minorHAnsi"/>
        </w:rPr>
        <w:t xml:space="preserve">Reads with final length &lt; 65 bases were discarded </w:t>
      </w:r>
    </w:p>
    <w:p w14:paraId="1B020279" w14:textId="0D6BF3BC" w:rsidR="009740B4" w:rsidRPr="00D005FE" w:rsidRDefault="009740B4" w:rsidP="009740B4">
      <w:pPr>
        <w:pStyle w:val="Default"/>
        <w:numPr>
          <w:ilvl w:val="0"/>
          <w:numId w:val="1"/>
        </w:numPr>
        <w:spacing w:after="46"/>
        <w:rPr>
          <w:rFonts w:asciiTheme="minorHAnsi" w:hAnsiTheme="minorHAnsi" w:cstheme="minorHAnsi"/>
        </w:rPr>
      </w:pPr>
      <w:r w:rsidRPr="00D005FE">
        <w:rPr>
          <w:rFonts w:asciiTheme="minorHAnsi" w:hAnsiTheme="minorHAnsi" w:cstheme="minorHAnsi"/>
        </w:rPr>
        <w:t>Quality trimming of adapter clipped Illumina reads</w:t>
      </w:r>
    </w:p>
    <w:p w14:paraId="372591E8" w14:textId="7127F566" w:rsidR="009740B4" w:rsidRPr="00D005FE" w:rsidRDefault="009740B4" w:rsidP="009740B4">
      <w:pPr>
        <w:pStyle w:val="Default"/>
        <w:numPr>
          <w:ilvl w:val="0"/>
          <w:numId w:val="1"/>
        </w:numPr>
        <w:spacing w:after="46"/>
        <w:rPr>
          <w:rFonts w:asciiTheme="minorHAnsi" w:hAnsiTheme="minorHAnsi" w:cstheme="minorHAnsi"/>
        </w:rPr>
      </w:pPr>
      <w:r w:rsidRPr="00D005FE">
        <w:rPr>
          <w:rFonts w:asciiTheme="minorHAnsi" w:hAnsiTheme="minorHAnsi" w:cstheme="minorHAnsi"/>
        </w:rPr>
        <w:t xml:space="preserve">Reads containing Ns were removed </w:t>
      </w:r>
    </w:p>
    <w:p w14:paraId="375B42BB" w14:textId="01723623" w:rsidR="009740B4" w:rsidRPr="00D005FE" w:rsidRDefault="009740B4" w:rsidP="009740B4">
      <w:pPr>
        <w:pStyle w:val="Default"/>
        <w:numPr>
          <w:ilvl w:val="0"/>
          <w:numId w:val="1"/>
        </w:numPr>
        <w:spacing w:after="46"/>
        <w:rPr>
          <w:rFonts w:asciiTheme="minorHAnsi" w:hAnsiTheme="minorHAnsi" w:cstheme="minorHAnsi"/>
        </w:rPr>
      </w:pPr>
      <w:r w:rsidRPr="00D005FE">
        <w:rPr>
          <w:rFonts w:asciiTheme="minorHAnsi" w:hAnsiTheme="minorHAnsi" w:cstheme="minorHAnsi"/>
        </w:rPr>
        <w:t xml:space="preserve">Reads were trimmed at the 3'-end to obtain a minimum average </w:t>
      </w:r>
      <w:proofErr w:type="spellStart"/>
      <w:r w:rsidRPr="00D005FE">
        <w:rPr>
          <w:rFonts w:asciiTheme="minorHAnsi" w:hAnsiTheme="minorHAnsi" w:cstheme="minorHAnsi"/>
        </w:rPr>
        <w:t>Phred</w:t>
      </w:r>
      <w:proofErr w:type="spellEnd"/>
      <w:r w:rsidRPr="00D005FE">
        <w:rPr>
          <w:rFonts w:asciiTheme="minorHAnsi" w:hAnsiTheme="minorHAnsi" w:cstheme="minorHAnsi"/>
        </w:rPr>
        <w:t xml:space="preserve"> quality score of 30 over a window of ten </w:t>
      </w:r>
      <w:r w:rsidR="00EE31AD">
        <w:rPr>
          <w:rFonts w:asciiTheme="minorHAnsi" w:hAnsiTheme="minorHAnsi" w:cstheme="minorHAnsi"/>
        </w:rPr>
        <w:t>nucleotides</w:t>
      </w:r>
      <w:r w:rsidR="00EE31AD" w:rsidRPr="00D005FE">
        <w:rPr>
          <w:rFonts w:asciiTheme="minorHAnsi" w:hAnsiTheme="minorHAnsi" w:cstheme="minorHAnsi"/>
        </w:rPr>
        <w:t xml:space="preserve"> </w:t>
      </w:r>
    </w:p>
    <w:p w14:paraId="431BC46B" w14:textId="429CA6EA" w:rsidR="009740B4" w:rsidRPr="00D005FE" w:rsidRDefault="009740B4" w:rsidP="009740B4">
      <w:pPr>
        <w:pStyle w:val="Default"/>
        <w:numPr>
          <w:ilvl w:val="0"/>
          <w:numId w:val="1"/>
        </w:numPr>
        <w:spacing w:after="46"/>
        <w:rPr>
          <w:rFonts w:asciiTheme="minorHAnsi" w:hAnsiTheme="minorHAnsi" w:cstheme="minorHAnsi"/>
        </w:rPr>
      </w:pPr>
      <w:r w:rsidRPr="00D005FE">
        <w:rPr>
          <w:rFonts w:asciiTheme="minorHAnsi" w:hAnsiTheme="minorHAnsi" w:cstheme="minorHAnsi"/>
        </w:rPr>
        <w:t xml:space="preserve">Reads with final length &lt; 65 bases were discarded </w:t>
      </w:r>
    </w:p>
    <w:p w14:paraId="1B4B1776" w14:textId="0EBC3F85" w:rsidR="009740B4" w:rsidRPr="00D005FE" w:rsidRDefault="009740B4" w:rsidP="009740B4">
      <w:pPr>
        <w:pStyle w:val="Default"/>
        <w:numPr>
          <w:ilvl w:val="0"/>
          <w:numId w:val="1"/>
        </w:numPr>
        <w:spacing w:after="46"/>
        <w:rPr>
          <w:rFonts w:asciiTheme="minorHAnsi" w:hAnsiTheme="minorHAnsi" w:cstheme="minorHAnsi"/>
        </w:rPr>
      </w:pPr>
      <w:r w:rsidRPr="00D005FE">
        <w:rPr>
          <w:rFonts w:asciiTheme="minorHAnsi" w:hAnsiTheme="minorHAnsi" w:cstheme="minorHAnsi"/>
        </w:rPr>
        <w:t xml:space="preserve">Creation of </w:t>
      </w:r>
      <w:proofErr w:type="spellStart"/>
      <w:r w:rsidRPr="00D005FE">
        <w:rPr>
          <w:rFonts w:asciiTheme="minorHAnsi" w:hAnsiTheme="minorHAnsi" w:cstheme="minorHAnsi"/>
        </w:rPr>
        <w:t>FastQC</w:t>
      </w:r>
      <w:proofErr w:type="spellEnd"/>
      <w:r w:rsidRPr="00D005FE">
        <w:rPr>
          <w:rFonts w:asciiTheme="minorHAnsi" w:hAnsiTheme="minorHAnsi" w:cstheme="minorHAnsi"/>
        </w:rPr>
        <w:t xml:space="preserve"> reports for all FASTQ files </w:t>
      </w:r>
    </w:p>
    <w:p w14:paraId="7170F549" w14:textId="77777777" w:rsidR="009740B4" w:rsidRPr="00D005FE" w:rsidRDefault="009740B4" w:rsidP="009740B4">
      <w:pPr>
        <w:pStyle w:val="Default"/>
        <w:numPr>
          <w:ilvl w:val="0"/>
          <w:numId w:val="1"/>
        </w:numPr>
        <w:rPr>
          <w:rFonts w:asciiTheme="minorHAnsi" w:hAnsiTheme="minorHAnsi" w:cstheme="minorHAnsi"/>
          <w:color w:val="auto"/>
        </w:rPr>
      </w:pPr>
      <w:r w:rsidRPr="00D005FE">
        <w:rPr>
          <w:rFonts w:asciiTheme="minorHAnsi" w:hAnsiTheme="minorHAnsi" w:cstheme="minorHAnsi"/>
        </w:rPr>
        <w:t xml:space="preserve">Generation of the spreadsheet “read_counts.xlsx”, containing all read counts for all samples </w:t>
      </w:r>
    </w:p>
    <w:p w14:paraId="4114E313" w14:textId="77777777" w:rsidR="009740B4" w:rsidRPr="00D005FE" w:rsidRDefault="009740B4" w:rsidP="00D005FE">
      <w:pPr>
        <w:pStyle w:val="Default"/>
        <w:ind w:left="720"/>
        <w:rPr>
          <w:rFonts w:asciiTheme="minorHAnsi" w:hAnsiTheme="minorHAnsi" w:cstheme="minorHAnsi"/>
          <w:color w:val="auto"/>
        </w:rPr>
      </w:pPr>
    </w:p>
    <w:p w14:paraId="18208ED1" w14:textId="24EDF42C" w:rsidR="00EE31AD" w:rsidRPr="00644234" w:rsidRDefault="00B11FB9" w:rsidP="00D005FE">
      <w:pPr>
        <w:pStyle w:val="Default"/>
        <w:rPr>
          <w:rFonts w:asciiTheme="minorHAnsi" w:hAnsiTheme="minorHAnsi" w:cstheme="minorHAnsi"/>
          <w:b/>
          <w:bCs/>
          <w:iCs/>
          <w:color w:val="auto"/>
        </w:rPr>
      </w:pPr>
      <w:r>
        <w:rPr>
          <w:rFonts w:asciiTheme="minorHAnsi" w:hAnsiTheme="minorHAnsi" w:cstheme="minorHAnsi"/>
          <w:b/>
          <w:bCs/>
          <w:iCs/>
          <w:color w:val="auto"/>
        </w:rPr>
        <w:t>G</w:t>
      </w:r>
      <w:r w:rsidR="00EE31AD">
        <w:rPr>
          <w:rFonts w:asciiTheme="minorHAnsi" w:hAnsiTheme="minorHAnsi" w:cstheme="minorHAnsi"/>
          <w:b/>
          <w:bCs/>
          <w:iCs/>
          <w:color w:val="auto"/>
        </w:rPr>
        <w:t>enotyping:</w:t>
      </w:r>
    </w:p>
    <w:p w14:paraId="2D543DFF" w14:textId="30A863F9" w:rsidR="006B2AE8" w:rsidRPr="00644234" w:rsidRDefault="00EE31AD" w:rsidP="00D005FE">
      <w:pPr>
        <w:pStyle w:val="Default"/>
        <w:rPr>
          <w:rFonts w:asciiTheme="minorHAnsi" w:hAnsiTheme="minorHAnsi" w:cstheme="minorHAnsi"/>
        </w:rPr>
      </w:pPr>
      <w:r w:rsidRPr="00644234">
        <w:rPr>
          <w:rFonts w:asciiTheme="minorHAnsi" w:hAnsiTheme="minorHAnsi" w:cstheme="minorHAnsi"/>
          <w:bCs/>
          <w:iCs/>
          <w:color w:val="auto"/>
        </w:rPr>
        <w:t>The software</w:t>
      </w:r>
      <w:r w:rsidR="009740B4" w:rsidRPr="00644234">
        <w:rPr>
          <w:rFonts w:asciiTheme="minorHAnsi" w:hAnsiTheme="minorHAnsi" w:cstheme="minorHAnsi"/>
        </w:rPr>
        <w:t xml:space="preserve"> </w:t>
      </w:r>
      <w:proofErr w:type="spellStart"/>
      <w:r w:rsidR="009740B4" w:rsidRPr="00644234">
        <w:rPr>
          <w:rFonts w:asciiTheme="minorHAnsi" w:hAnsiTheme="minorHAnsi" w:cstheme="minorHAnsi"/>
        </w:rPr>
        <w:t>Freebayes</w:t>
      </w:r>
      <w:proofErr w:type="spellEnd"/>
      <w:r w:rsidR="009740B4" w:rsidRPr="00644234">
        <w:rPr>
          <w:rFonts w:asciiTheme="minorHAnsi" w:hAnsiTheme="minorHAnsi" w:cstheme="minorHAnsi"/>
        </w:rPr>
        <w:t xml:space="preserve"> v1.0.2-16 (</w:t>
      </w:r>
      <w:hyperlink r:id="rId7" w:anchor="readme" w:history="1">
        <w:r w:rsidR="00D005FE" w:rsidRPr="00644234">
          <w:rPr>
            <w:rStyle w:val="Hyperlink"/>
            <w:rFonts w:asciiTheme="minorHAnsi" w:hAnsiTheme="minorHAnsi" w:cstheme="minorHAnsi"/>
          </w:rPr>
          <w:t>https://github.com/ekg/freebayes#readme</w:t>
        </w:r>
      </w:hyperlink>
      <w:r w:rsidR="009740B4" w:rsidRPr="00644234">
        <w:rPr>
          <w:rFonts w:asciiTheme="minorHAnsi" w:hAnsiTheme="minorHAnsi" w:cstheme="minorHAnsi"/>
        </w:rPr>
        <w:t>)</w:t>
      </w:r>
      <w:r w:rsidR="00D005FE" w:rsidRPr="00644234">
        <w:rPr>
          <w:rFonts w:asciiTheme="minorHAnsi" w:hAnsiTheme="minorHAnsi" w:cstheme="minorHAnsi"/>
        </w:rPr>
        <w:t>, with p</w:t>
      </w:r>
      <w:r w:rsidR="009740B4" w:rsidRPr="00644234">
        <w:rPr>
          <w:rFonts w:asciiTheme="minorHAnsi" w:hAnsiTheme="minorHAnsi" w:cstheme="minorHAnsi"/>
        </w:rPr>
        <w:t xml:space="preserve">loidy set to </w:t>
      </w:r>
      <w:proofErr w:type="gramStart"/>
      <w:r w:rsidR="009740B4" w:rsidRPr="00644234">
        <w:rPr>
          <w:rFonts w:asciiTheme="minorHAnsi" w:hAnsiTheme="minorHAnsi" w:cstheme="minorHAnsi"/>
        </w:rPr>
        <w:t>2</w:t>
      </w:r>
      <w:proofErr w:type="gramEnd"/>
      <w:r w:rsidR="00A62037" w:rsidRPr="00644234">
        <w:rPr>
          <w:rFonts w:asciiTheme="minorHAnsi" w:hAnsiTheme="minorHAnsi" w:cstheme="minorHAnsi"/>
        </w:rPr>
        <w:t xml:space="preserve"> was used</w:t>
      </w:r>
      <w:r w:rsidR="00D005FE" w:rsidRPr="00644234">
        <w:rPr>
          <w:rFonts w:asciiTheme="minorHAnsi" w:hAnsiTheme="minorHAnsi" w:cstheme="minorHAnsi"/>
        </w:rPr>
        <w:t xml:space="preserve">. </w:t>
      </w:r>
      <w:r w:rsidR="00B11FB9" w:rsidRPr="00644234">
        <w:rPr>
          <w:rFonts w:asciiTheme="minorHAnsi" w:hAnsiTheme="minorHAnsi" w:cstheme="minorHAnsi"/>
        </w:rPr>
        <w:t>Parameters were</w:t>
      </w:r>
    </w:p>
    <w:p w14:paraId="6054994F" w14:textId="54C35A48" w:rsidR="00B11FB9" w:rsidRPr="00644234" w:rsidRDefault="00B11FB9" w:rsidP="00D005FE">
      <w:pPr>
        <w:pStyle w:val="Default"/>
        <w:rPr>
          <w:rFonts w:asciiTheme="minorHAnsi" w:hAnsiTheme="minorHAnsi" w:cstheme="minorHAnsi"/>
        </w:rPr>
      </w:pPr>
      <w:r w:rsidRPr="00644234">
        <w:rPr>
          <w:rFonts w:asciiTheme="minorHAnsi" w:hAnsiTheme="minorHAnsi" w:cstheme="minorHAnsi"/>
        </w:rPr>
        <w:t xml:space="preserve"> </w:t>
      </w:r>
      <w:r w:rsidR="006B2AE8" w:rsidRPr="00644234">
        <w:rPr>
          <w:rFonts w:asciiTheme="minorHAnsi" w:hAnsiTheme="minorHAnsi" w:cstheme="minorHAnsi"/>
        </w:rPr>
        <w:t>--min-base-quality 20 --min-supporting-allele-</w:t>
      </w:r>
      <w:proofErr w:type="spellStart"/>
      <w:r w:rsidR="006B2AE8" w:rsidRPr="00644234">
        <w:rPr>
          <w:rFonts w:asciiTheme="minorHAnsi" w:hAnsiTheme="minorHAnsi" w:cstheme="minorHAnsi"/>
        </w:rPr>
        <w:t>qsum</w:t>
      </w:r>
      <w:proofErr w:type="spellEnd"/>
      <w:r w:rsidR="006B2AE8" w:rsidRPr="00644234">
        <w:rPr>
          <w:rFonts w:asciiTheme="minorHAnsi" w:hAnsiTheme="minorHAnsi" w:cstheme="minorHAnsi"/>
        </w:rPr>
        <w:t xml:space="preserve"> 10 --read-mismatch-limit 4 --min-coverage 4 --min-alternate-count 2 --report-genotype-likelihood-max --exclude-unobserved-genotypes --genotype-qualities --ploidy 2 --min-alternate-fraction 0.166666666667 --targets</w:t>
      </w:r>
      <w:r w:rsidR="006B2AE8" w:rsidRPr="00644234">
        <w:rPr>
          <w:rFonts w:asciiTheme="minorHAnsi" w:hAnsiTheme="minorHAnsi" w:cstheme="minorHAnsi"/>
        </w:rPr>
        <w:t xml:space="preserve"> </w:t>
      </w:r>
      <w:r w:rsidR="00644234">
        <w:rPr>
          <w:rFonts w:asciiTheme="minorHAnsi" w:hAnsiTheme="minorHAnsi" w:cstheme="minorHAnsi"/>
        </w:rPr>
        <w:t>design-</w:t>
      </w:r>
      <w:proofErr w:type="spellStart"/>
      <w:r w:rsidR="00644234">
        <w:rPr>
          <w:rFonts w:asciiTheme="minorHAnsi" w:hAnsiTheme="minorHAnsi" w:cstheme="minorHAnsi"/>
        </w:rPr>
        <w:t>id_</w:t>
      </w:r>
      <w:r w:rsidR="006B2AE8" w:rsidRPr="00644234">
        <w:rPr>
          <w:rFonts w:asciiTheme="minorHAnsi" w:hAnsiTheme="minorHAnsi" w:cstheme="minorHAnsi"/>
        </w:rPr>
        <w:t>analysis</w:t>
      </w:r>
      <w:proofErr w:type="spellEnd"/>
      <w:r w:rsidR="006B2AE8" w:rsidRPr="00644234">
        <w:rPr>
          <w:rFonts w:asciiTheme="minorHAnsi" w:hAnsiTheme="minorHAnsi" w:cstheme="minorHAnsi"/>
        </w:rPr>
        <w:t>-</w:t>
      </w:r>
      <w:proofErr w:type="spellStart"/>
      <w:r w:rsidR="006B2AE8" w:rsidRPr="00644234">
        <w:rPr>
          <w:rFonts w:asciiTheme="minorHAnsi" w:hAnsiTheme="minorHAnsi" w:cstheme="minorHAnsi"/>
        </w:rPr>
        <w:t>targets.bed</w:t>
      </w:r>
      <w:proofErr w:type="spellEnd"/>
      <w:r w:rsidR="006B2AE8" w:rsidRPr="00644234">
        <w:rPr>
          <w:rFonts w:asciiTheme="minorHAnsi" w:hAnsiTheme="minorHAnsi" w:cstheme="minorHAnsi"/>
        </w:rPr>
        <w:t xml:space="preserve"> --report-monomorphic --no-</w:t>
      </w:r>
      <w:proofErr w:type="spellStart"/>
      <w:r w:rsidR="006B2AE8" w:rsidRPr="00644234">
        <w:rPr>
          <w:rFonts w:asciiTheme="minorHAnsi" w:hAnsiTheme="minorHAnsi" w:cstheme="minorHAnsi"/>
        </w:rPr>
        <w:t>mnps</w:t>
      </w:r>
      <w:proofErr w:type="spellEnd"/>
      <w:r w:rsidR="006B2AE8" w:rsidRPr="00644234">
        <w:rPr>
          <w:rFonts w:asciiTheme="minorHAnsi" w:hAnsiTheme="minorHAnsi" w:cstheme="minorHAnsi"/>
        </w:rPr>
        <w:t xml:space="preserve"> --no-complex --mismatch-base-quality-threshold 10 --</w:t>
      </w:r>
      <w:proofErr w:type="spellStart"/>
      <w:r w:rsidR="006B2AE8" w:rsidRPr="00644234">
        <w:rPr>
          <w:rFonts w:asciiTheme="minorHAnsi" w:hAnsiTheme="minorHAnsi" w:cstheme="minorHAnsi"/>
        </w:rPr>
        <w:t>fasta</w:t>
      </w:r>
      <w:proofErr w:type="spellEnd"/>
      <w:r w:rsidR="006B2AE8" w:rsidRPr="00644234">
        <w:rPr>
          <w:rFonts w:asciiTheme="minorHAnsi" w:hAnsiTheme="minorHAnsi" w:cstheme="minorHAnsi"/>
        </w:rPr>
        <w:t xml:space="preserve">-reference </w:t>
      </w:r>
      <w:r w:rsidR="00644234">
        <w:rPr>
          <w:rFonts w:asciiTheme="minorHAnsi" w:hAnsiTheme="minorHAnsi" w:cstheme="minorHAnsi"/>
        </w:rPr>
        <w:t>design-</w:t>
      </w:r>
      <w:proofErr w:type="spellStart"/>
      <w:r w:rsidR="00644234">
        <w:rPr>
          <w:rFonts w:asciiTheme="minorHAnsi" w:hAnsiTheme="minorHAnsi" w:cstheme="minorHAnsi"/>
        </w:rPr>
        <w:t>id</w:t>
      </w:r>
      <w:r w:rsidR="006B2AE8" w:rsidRPr="00644234">
        <w:rPr>
          <w:rFonts w:asciiTheme="minorHAnsi" w:hAnsiTheme="minorHAnsi" w:cstheme="minorHAnsi"/>
        </w:rPr>
        <w:t>.fasta</w:t>
      </w:r>
      <w:proofErr w:type="spellEnd"/>
      <w:r w:rsidR="006B2AE8" w:rsidRPr="00644234">
        <w:rPr>
          <w:rFonts w:asciiTheme="minorHAnsi" w:hAnsiTheme="minorHAnsi" w:cstheme="minorHAnsi"/>
        </w:rPr>
        <w:t xml:space="preserve"> --bam /Mapping/Bowtie2-global/</w:t>
      </w:r>
      <w:r w:rsidR="00644234" w:rsidRPr="00644234">
        <w:rPr>
          <w:rFonts w:asciiTheme="minorHAnsi" w:hAnsiTheme="minorHAnsi" w:cstheme="minorHAnsi"/>
        </w:rPr>
        <w:t xml:space="preserve"> </w:t>
      </w:r>
      <w:r w:rsidR="00644234">
        <w:rPr>
          <w:rFonts w:asciiTheme="minorHAnsi" w:hAnsiTheme="minorHAnsi" w:cstheme="minorHAnsi"/>
        </w:rPr>
        <w:t>design-id</w:t>
      </w:r>
      <w:r w:rsidR="006B2AE8" w:rsidRPr="00644234">
        <w:rPr>
          <w:rFonts w:asciiTheme="minorHAnsi" w:hAnsiTheme="minorHAnsi" w:cstheme="minorHAnsi"/>
        </w:rPr>
        <w:t>/Group_Freeb</w:t>
      </w:r>
      <w:r w:rsidR="006B2AE8" w:rsidRPr="00644234">
        <w:rPr>
          <w:rFonts w:asciiTheme="minorHAnsi" w:hAnsiTheme="minorHAnsi" w:cstheme="minorHAnsi"/>
        </w:rPr>
        <w:t>ayes-ploidy2/Freebayes-ploidy2</w:t>
      </w:r>
      <w:r w:rsidR="006B2AE8" w:rsidRPr="00644234">
        <w:rPr>
          <w:rFonts w:asciiTheme="minorHAnsi" w:hAnsiTheme="minorHAnsi" w:cstheme="minorHAnsi"/>
        </w:rPr>
        <w:t>_sorted.bam --targets /VariantAnalysis/Bowtie2-global_</w:t>
      </w:r>
      <w:r w:rsidR="00644234">
        <w:rPr>
          <w:rFonts w:asciiTheme="minorHAnsi" w:hAnsiTheme="minorHAnsi" w:cstheme="minorHAnsi"/>
        </w:rPr>
        <w:t>design-id</w:t>
      </w:r>
      <w:r w:rsidR="006B2AE8" w:rsidRPr="00644234">
        <w:rPr>
          <w:rFonts w:asciiTheme="minorHAnsi" w:hAnsiTheme="minorHAnsi" w:cstheme="minorHAnsi"/>
        </w:rPr>
        <w:t>/Group_Freebayes-ploidy2/Freebayes/Freebayes-ploidy2_</w:t>
      </w:r>
      <w:r w:rsidR="006B2AE8" w:rsidRPr="00644234">
        <w:rPr>
          <w:rFonts w:asciiTheme="minorHAnsi" w:hAnsiTheme="minorHAnsi" w:cstheme="minorHAnsi"/>
        </w:rPr>
        <w:t>batch</w:t>
      </w:r>
      <w:r w:rsidR="006B2AE8" w:rsidRPr="00644234">
        <w:rPr>
          <w:rFonts w:asciiTheme="minorHAnsi" w:hAnsiTheme="minorHAnsi" w:cstheme="minorHAnsi"/>
        </w:rPr>
        <w:t>.bed --</w:t>
      </w:r>
      <w:proofErr w:type="spellStart"/>
      <w:r w:rsidR="006B2AE8" w:rsidRPr="00644234">
        <w:rPr>
          <w:rFonts w:asciiTheme="minorHAnsi" w:hAnsiTheme="minorHAnsi" w:cstheme="minorHAnsi"/>
        </w:rPr>
        <w:t>vcf</w:t>
      </w:r>
      <w:proofErr w:type="spellEnd"/>
      <w:r w:rsidR="006B2AE8" w:rsidRPr="00644234">
        <w:rPr>
          <w:rFonts w:asciiTheme="minorHAnsi" w:hAnsiTheme="minorHAnsi" w:cstheme="minorHAnsi"/>
        </w:rPr>
        <w:t xml:space="preserve"> /</w:t>
      </w:r>
      <w:proofErr w:type="spellStart"/>
      <w:r w:rsidR="006B2AE8" w:rsidRPr="00644234">
        <w:rPr>
          <w:rFonts w:asciiTheme="minorHAnsi" w:hAnsiTheme="minorHAnsi" w:cstheme="minorHAnsi"/>
        </w:rPr>
        <w:t>VariantAnalysis</w:t>
      </w:r>
      <w:proofErr w:type="spellEnd"/>
      <w:r w:rsidR="006B2AE8" w:rsidRPr="00644234">
        <w:rPr>
          <w:rFonts w:asciiTheme="minorHAnsi" w:hAnsiTheme="minorHAnsi" w:cstheme="minorHAnsi"/>
        </w:rPr>
        <w:t>/Bowtie2-global_</w:t>
      </w:r>
      <w:r w:rsidR="00644234" w:rsidRPr="00644234">
        <w:rPr>
          <w:rFonts w:asciiTheme="minorHAnsi" w:hAnsiTheme="minorHAnsi" w:cstheme="minorHAnsi"/>
        </w:rPr>
        <w:t xml:space="preserve"> </w:t>
      </w:r>
      <w:r w:rsidR="00644234">
        <w:rPr>
          <w:rFonts w:asciiTheme="minorHAnsi" w:hAnsiTheme="minorHAnsi" w:cstheme="minorHAnsi"/>
        </w:rPr>
        <w:t>design-id</w:t>
      </w:r>
      <w:r w:rsidR="006B2AE8" w:rsidRPr="00644234">
        <w:rPr>
          <w:rFonts w:asciiTheme="minorHAnsi" w:hAnsiTheme="minorHAnsi" w:cstheme="minorHAnsi"/>
        </w:rPr>
        <w:t>/Group_Freebayes-ploidy2/Freebayes/Freebayes-ploidy2_batch_raw.vcf</w:t>
      </w:r>
    </w:p>
    <w:p w14:paraId="51C5D250" w14:textId="20F489BB" w:rsidR="009740B4" w:rsidRPr="00644234" w:rsidRDefault="00D005FE" w:rsidP="00D005FE">
      <w:pPr>
        <w:pStyle w:val="Default"/>
        <w:rPr>
          <w:rFonts w:asciiTheme="minorHAnsi" w:hAnsiTheme="minorHAnsi" w:cstheme="minorHAnsi"/>
        </w:rPr>
      </w:pPr>
      <w:r w:rsidRPr="00644234">
        <w:rPr>
          <w:rFonts w:asciiTheme="minorHAnsi" w:hAnsiTheme="minorHAnsi" w:cstheme="minorHAnsi"/>
        </w:rPr>
        <w:t xml:space="preserve">This is appropriate for all chromosomes of the guppy, because the chromosome carrying the sex-determining locus has diploid coverage in males as well as females, as the Y chromosome (defined as carrying the male-determining factor) is not genetically degenerated, and is not hemizygous in males </w:t>
      </w:r>
      <w:r w:rsidR="00E0290E" w:rsidRPr="00644234">
        <w:rPr>
          <w:rFonts w:asciiTheme="minorHAnsi" w:hAnsiTheme="minorHAnsi" w:cstheme="minorHAnsi"/>
        </w:rPr>
        <w:fldChar w:fldCharType="begin">
          <w:fldData xml:space="preserve">PEVuZE5vdGU+PENpdGU+PEF1dGhvcj5CZXJnZXJvPC9BdXRob3I+PFllYXI+MjAxOTwvWWVhcj48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</w:fldData>
        </w:fldChar>
      </w:r>
      <w:r w:rsidR="00E0290E" w:rsidRPr="00644234">
        <w:rPr>
          <w:rFonts w:asciiTheme="minorHAnsi" w:hAnsiTheme="minorHAnsi" w:cstheme="minorHAnsi"/>
        </w:rPr>
        <w:instrText xml:space="preserve"> ADDIN EN.CITE </w:instrText>
      </w:r>
      <w:r w:rsidR="00E0290E" w:rsidRPr="00644234">
        <w:rPr>
          <w:rFonts w:asciiTheme="minorHAnsi" w:hAnsiTheme="minorHAnsi" w:cstheme="minorHAnsi"/>
        </w:rPr>
        <w:fldChar w:fldCharType="begin">
          <w:fldData xml:space="preserve">PEVuZE5vdGU+PENpdGU+PEF1dGhvcj5CZXJnZXJvPC9BdXRob3I+PFllYXI+MjAxOTwvWWVhcj48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</w:fldData>
        </w:fldChar>
      </w:r>
      <w:r w:rsidR="00E0290E" w:rsidRPr="00644234">
        <w:rPr>
          <w:rFonts w:asciiTheme="minorHAnsi" w:hAnsiTheme="minorHAnsi" w:cstheme="minorHAnsi"/>
        </w:rPr>
        <w:instrText xml:space="preserve"> ADDIN EN.CITE.DATA </w:instrText>
      </w:r>
      <w:r w:rsidR="00E0290E" w:rsidRPr="00644234">
        <w:rPr>
          <w:rFonts w:asciiTheme="minorHAnsi" w:hAnsiTheme="minorHAnsi" w:cstheme="minorHAnsi"/>
        </w:rPr>
      </w:r>
      <w:r w:rsidR="00E0290E" w:rsidRPr="00644234">
        <w:rPr>
          <w:rFonts w:asciiTheme="minorHAnsi" w:hAnsiTheme="minorHAnsi" w:cstheme="minorHAnsi"/>
        </w:rPr>
        <w:fldChar w:fldCharType="end"/>
      </w:r>
      <w:r w:rsidR="00E0290E" w:rsidRPr="00644234">
        <w:rPr>
          <w:rFonts w:asciiTheme="minorHAnsi" w:hAnsiTheme="minorHAnsi" w:cstheme="minorHAnsi"/>
        </w:rPr>
      </w:r>
      <w:r w:rsidR="00E0290E" w:rsidRPr="00644234">
        <w:rPr>
          <w:rFonts w:asciiTheme="minorHAnsi" w:hAnsiTheme="minorHAnsi" w:cstheme="minorHAnsi"/>
        </w:rPr>
        <w:fldChar w:fldCharType="separate"/>
      </w:r>
      <w:r w:rsidR="00E0290E" w:rsidRPr="00644234">
        <w:rPr>
          <w:rFonts w:asciiTheme="minorHAnsi" w:hAnsiTheme="minorHAnsi" w:cstheme="minorHAnsi"/>
          <w:noProof/>
        </w:rPr>
        <w:t>(Bergero</w:t>
      </w:r>
      <w:r w:rsidR="00E0290E" w:rsidRPr="00644234">
        <w:rPr>
          <w:rFonts w:asciiTheme="minorHAnsi" w:hAnsiTheme="minorHAnsi" w:cstheme="minorHAnsi"/>
          <w:i/>
          <w:noProof/>
        </w:rPr>
        <w:t xml:space="preserve"> et al.</w:t>
      </w:r>
      <w:r w:rsidR="00E0290E" w:rsidRPr="00644234">
        <w:rPr>
          <w:rFonts w:asciiTheme="minorHAnsi" w:hAnsiTheme="minorHAnsi" w:cstheme="minorHAnsi"/>
          <w:noProof/>
        </w:rPr>
        <w:t xml:space="preserve"> 2019; Darolti</w:t>
      </w:r>
      <w:r w:rsidR="00E0290E" w:rsidRPr="00644234">
        <w:rPr>
          <w:rFonts w:asciiTheme="minorHAnsi" w:hAnsiTheme="minorHAnsi" w:cstheme="minorHAnsi"/>
          <w:i/>
          <w:noProof/>
        </w:rPr>
        <w:t xml:space="preserve"> et al.</w:t>
      </w:r>
      <w:r w:rsidR="00E0290E" w:rsidRPr="00644234">
        <w:rPr>
          <w:rFonts w:asciiTheme="minorHAnsi" w:hAnsiTheme="minorHAnsi" w:cstheme="minorHAnsi"/>
          <w:noProof/>
        </w:rPr>
        <w:t xml:space="preserve"> 2020)</w:t>
      </w:r>
      <w:r w:rsidR="00E0290E" w:rsidRPr="00644234">
        <w:rPr>
          <w:rFonts w:asciiTheme="minorHAnsi" w:hAnsiTheme="minorHAnsi" w:cstheme="minorHAnsi"/>
        </w:rPr>
        <w:fldChar w:fldCharType="end"/>
      </w:r>
      <w:r w:rsidRPr="00644234">
        <w:rPr>
          <w:rFonts w:asciiTheme="minorHAnsi" w:hAnsiTheme="minorHAnsi" w:cstheme="minorHAnsi"/>
        </w:rPr>
        <w:t xml:space="preserve">. </w:t>
      </w:r>
    </w:p>
    <w:p w14:paraId="14C77C79" w14:textId="77777777" w:rsidR="00E0290E" w:rsidRDefault="00E0290E">
      <w:pPr>
        <w:rPr>
          <w:rFonts w:cstheme="minorHAnsi"/>
        </w:rPr>
      </w:pPr>
    </w:p>
    <w:p w14:paraId="2590E030" w14:textId="7867C587" w:rsidR="00E0290E" w:rsidRPr="00E0290E" w:rsidRDefault="00E0290E">
      <w:pPr>
        <w:rPr>
          <w:rFonts w:cstheme="minorHAnsi"/>
          <w:b/>
        </w:rPr>
      </w:pPr>
      <w:r w:rsidRPr="00E0290E">
        <w:rPr>
          <w:rFonts w:cstheme="minorHAnsi"/>
          <w:b/>
        </w:rPr>
        <w:t>References</w:t>
      </w:r>
    </w:p>
    <w:p w14:paraId="41B082A8" w14:textId="77777777" w:rsidR="00E0290E" w:rsidRPr="00E0290E" w:rsidRDefault="00E0290E" w:rsidP="00E0290E">
      <w:pPr>
        <w:pStyle w:val="EndNoteBibliography"/>
        <w:ind w:left="720" w:hanging="720"/>
        <w:rPr>
          <w:noProof/>
        </w:rPr>
      </w:pPr>
      <w:r>
        <w:rPr>
          <w:rFonts w:cstheme="minorHAnsi"/>
        </w:rPr>
        <w:fldChar w:fldCharType="begin"/>
      </w:r>
      <w:r>
        <w:rPr>
          <w:rFonts w:cstheme="minorHAnsi"/>
        </w:rPr>
        <w:instrText xml:space="preserve"> ADDIN EN.REFLIST </w:instrText>
      </w:r>
      <w:r>
        <w:rPr>
          <w:rFonts w:cstheme="minorHAnsi"/>
        </w:rPr>
        <w:fldChar w:fldCharType="separate"/>
      </w:r>
      <w:r w:rsidRPr="00E0290E">
        <w:rPr>
          <w:noProof/>
        </w:rPr>
        <w:t>Bergero, R., J. Gardner, B. Bader, L. Yong and D. Charlesworth, 2019 Exaggerated heterochiasmy in a fish with sex-linked male coloration polymorphisms. Proceedings of the National Academy of Sciences of the United States of America 116</w:t>
      </w:r>
      <w:r w:rsidRPr="00E0290E">
        <w:rPr>
          <w:b/>
          <w:noProof/>
        </w:rPr>
        <w:t>:</w:t>
      </w:r>
      <w:r w:rsidRPr="00E0290E">
        <w:rPr>
          <w:noProof/>
        </w:rPr>
        <w:t xml:space="preserve"> 6924-6931.</w:t>
      </w:r>
    </w:p>
    <w:p w14:paraId="0AEDE5ED" w14:textId="77777777" w:rsidR="00E0290E" w:rsidRPr="00E0290E" w:rsidRDefault="00E0290E" w:rsidP="00E0290E">
      <w:pPr>
        <w:pStyle w:val="EndNoteBibliography"/>
        <w:ind w:left="720" w:hanging="720"/>
        <w:rPr>
          <w:noProof/>
        </w:rPr>
      </w:pPr>
      <w:r w:rsidRPr="00E0290E">
        <w:rPr>
          <w:noProof/>
        </w:rPr>
        <w:t>Darolti, I., A. Wright and J. Mank, 2020 Guppy Y chromosome integrity maintained by incomplete recombination suppression. Genome Biology and Evolution</w:t>
      </w:r>
      <w:r w:rsidRPr="00E0290E">
        <w:rPr>
          <w:b/>
          <w:noProof/>
        </w:rPr>
        <w:t>:</w:t>
      </w:r>
      <w:r w:rsidRPr="00E0290E">
        <w:rPr>
          <w:noProof/>
        </w:rPr>
        <w:t xml:space="preserve"> evaa099.</w:t>
      </w:r>
    </w:p>
    <w:p w14:paraId="6E809551" w14:textId="7F94CF9E" w:rsidR="009740B4" w:rsidRPr="00D005FE" w:rsidRDefault="00E0290E">
      <w:pPr>
        <w:rPr>
          <w:rFonts w:cstheme="minorHAnsi"/>
        </w:rPr>
      </w:pPr>
      <w:r>
        <w:rPr>
          <w:rFonts w:cstheme="minorHAnsi"/>
        </w:rPr>
        <w:fldChar w:fldCharType="end"/>
      </w:r>
    </w:p>
    <w:sectPr w:rsidR="009740B4" w:rsidRPr="00D005FE" w:rsidSect="00E37A12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0" w:author="Kathrin Reichwald" w:date="2020-05-29T13:02:00Z" w:initials="KR">
    <w:p w14:paraId="61862A2E" w14:textId="1BDA991D" w:rsidR="004C2F3F" w:rsidRDefault="004C2F3F">
      <w:pPr>
        <w:pStyle w:val="Kommentartext"/>
      </w:pPr>
      <w:r>
        <w:rPr>
          <w:rStyle w:val="Kommentarzeichen"/>
        </w:rPr>
        <w:annotationRef/>
      </w:r>
      <w:r w:rsidR="00EE31AD">
        <w:t>Fixation index?</w:t>
      </w:r>
      <w:r>
        <w:t xml:space="preserve"> 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61862A2E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2CD403F"/>
    <w:multiLevelType w:val="hybridMultilevel"/>
    <w:tmpl w:val="F9B07A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71481F8C"/>
    <w:multiLevelType w:val="hybridMultilevel"/>
    <w:tmpl w:val="E4AAD7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91033FA"/>
    <w:multiLevelType w:val="hybridMultilevel"/>
    <w:tmpl w:val="FDB0E86E"/>
    <w:lvl w:ilvl="0" w:tplc="519C3956">
      <w:numFmt w:val="bullet"/>
      <w:lvlText w:val=""/>
      <w:lvlJc w:val="left"/>
      <w:pPr>
        <w:ind w:left="720" w:hanging="360"/>
      </w:pPr>
      <w:rPr>
        <w:rFonts w:ascii="Arial" w:eastAsiaTheme="minorHAnsi" w:hAnsi="Arial" w:cs="Arial" w:hint="default"/>
        <w:sz w:val="23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Kathrin Reichwald">
    <w15:presenceInfo w15:providerId="AD" w15:userId="S-1-5-21-2595157587-213867448-3396000141-66236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trackRevisions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Genetics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fd52r0fkeasewesepxvdr0jxe5pe5zzzp0e&quot;&gt;Converted Library&lt;record-ids&gt;&lt;item&gt;14765&lt;/item&gt;&lt;item&gt;15214&lt;/item&gt;&lt;/record-ids&gt;&lt;/item&gt;&lt;/Libraries&gt;"/>
  </w:docVars>
  <w:rsids>
    <w:rsidRoot w:val="009740B4"/>
    <w:rsid w:val="000000E0"/>
    <w:rsid w:val="000043FC"/>
    <w:rsid w:val="00007291"/>
    <w:rsid w:val="00010FFB"/>
    <w:rsid w:val="00012ACC"/>
    <w:rsid w:val="000162BA"/>
    <w:rsid w:val="00021B26"/>
    <w:rsid w:val="00022867"/>
    <w:rsid w:val="00024315"/>
    <w:rsid w:val="00025987"/>
    <w:rsid w:val="00027A7E"/>
    <w:rsid w:val="00032629"/>
    <w:rsid w:val="00034E14"/>
    <w:rsid w:val="00034EC3"/>
    <w:rsid w:val="00036AFA"/>
    <w:rsid w:val="0004194A"/>
    <w:rsid w:val="0004244C"/>
    <w:rsid w:val="00045080"/>
    <w:rsid w:val="0005335B"/>
    <w:rsid w:val="00054290"/>
    <w:rsid w:val="00063198"/>
    <w:rsid w:val="00067FA5"/>
    <w:rsid w:val="0007624B"/>
    <w:rsid w:val="00077A9D"/>
    <w:rsid w:val="000840CB"/>
    <w:rsid w:val="00084DBD"/>
    <w:rsid w:val="0009108B"/>
    <w:rsid w:val="000A448F"/>
    <w:rsid w:val="000A67AB"/>
    <w:rsid w:val="000B655B"/>
    <w:rsid w:val="000B780B"/>
    <w:rsid w:val="000C27B4"/>
    <w:rsid w:val="000C3826"/>
    <w:rsid w:val="000C58E7"/>
    <w:rsid w:val="000C6B1E"/>
    <w:rsid w:val="000D225E"/>
    <w:rsid w:val="000D3078"/>
    <w:rsid w:val="000D3EA9"/>
    <w:rsid w:val="000D4888"/>
    <w:rsid w:val="000E064F"/>
    <w:rsid w:val="000E2D72"/>
    <w:rsid w:val="000E3CC2"/>
    <w:rsid w:val="000E738F"/>
    <w:rsid w:val="000E74F1"/>
    <w:rsid w:val="000E7C24"/>
    <w:rsid w:val="000F151C"/>
    <w:rsid w:val="000F16D1"/>
    <w:rsid w:val="000F17CA"/>
    <w:rsid w:val="000F2C22"/>
    <w:rsid w:val="000F2F5C"/>
    <w:rsid w:val="000F5A44"/>
    <w:rsid w:val="000F73ED"/>
    <w:rsid w:val="00101B30"/>
    <w:rsid w:val="00106ECD"/>
    <w:rsid w:val="001076B2"/>
    <w:rsid w:val="0011101E"/>
    <w:rsid w:val="00112913"/>
    <w:rsid w:val="001146BB"/>
    <w:rsid w:val="001169E0"/>
    <w:rsid w:val="00117895"/>
    <w:rsid w:val="0012096A"/>
    <w:rsid w:val="00121CCD"/>
    <w:rsid w:val="0012781C"/>
    <w:rsid w:val="00127B87"/>
    <w:rsid w:val="0014080E"/>
    <w:rsid w:val="001510B2"/>
    <w:rsid w:val="001528A9"/>
    <w:rsid w:val="00162D19"/>
    <w:rsid w:val="00167228"/>
    <w:rsid w:val="00170ABC"/>
    <w:rsid w:val="00173D81"/>
    <w:rsid w:val="00175A69"/>
    <w:rsid w:val="00180BD4"/>
    <w:rsid w:val="0018296D"/>
    <w:rsid w:val="001854A7"/>
    <w:rsid w:val="00186BAC"/>
    <w:rsid w:val="00191375"/>
    <w:rsid w:val="00192618"/>
    <w:rsid w:val="001947AC"/>
    <w:rsid w:val="00194B2D"/>
    <w:rsid w:val="00195264"/>
    <w:rsid w:val="001A2475"/>
    <w:rsid w:val="001B06AE"/>
    <w:rsid w:val="001B14BF"/>
    <w:rsid w:val="001B5B42"/>
    <w:rsid w:val="001C44FE"/>
    <w:rsid w:val="001E06F3"/>
    <w:rsid w:val="001E2ECD"/>
    <w:rsid w:val="001E4A28"/>
    <w:rsid w:val="001E6B3D"/>
    <w:rsid w:val="001E75FE"/>
    <w:rsid w:val="001F24A9"/>
    <w:rsid w:val="001F7118"/>
    <w:rsid w:val="001F78E1"/>
    <w:rsid w:val="002007A1"/>
    <w:rsid w:val="002025F0"/>
    <w:rsid w:val="002031E4"/>
    <w:rsid w:val="00205B50"/>
    <w:rsid w:val="00212211"/>
    <w:rsid w:val="00213D2C"/>
    <w:rsid w:val="002145D3"/>
    <w:rsid w:val="002214C3"/>
    <w:rsid w:val="00227BE1"/>
    <w:rsid w:val="002315CA"/>
    <w:rsid w:val="00240A1F"/>
    <w:rsid w:val="002459FF"/>
    <w:rsid w:val="002520AB"/>
    <w:rsid w:val="00253F84"/>
    <w:rsid w:val="00261EA6"/>
    <w:rsid w:val="0026362F"/>
    <w:rsid w:val="00263ABA"/>
    <w:rsid w:val="00265C86"/>
    <w:rsid w:val="00267EE1"/>
    <w:rsid w:val="002738DD"/>
    <w:rsid w:val="00280D8A"/>
    <w:rsid w:val="0028475B"/>
    <w:rsid w:val="002854C5"/>
    <w:rsid w:val="0029051C"/>
    <w:rsid w:val="00290B99"/>
    <w:rsid w:val="002A23C1"/>
    <w:rsid w:val="002A6E99"/>
    <w:rsid w:val="002B562E"/>
    <w:rsid w:val="002C006F"/>
    <w:rsid w:val="002C0F44"/>
    <w:rsid w:val="002C4829"/>
    <w:rsid w:val="002C7BDC"/>
    <w:rsid w:val="002D0D63"/>
    <w:rsid w:val="002D0E42"/>
    <w:rsid w:val="002D65E2"/>
    <w:rsid w:val="002D7068"/>
    <w:rsid w:val="002E46FE"/>
    <w:rsid w:val="002F027A"/>
    <w:rsid w:val="002F229F"/>
    <w:rsid w:val="002F271A"/>
    <w:rsid w:val="002F723D"/>
    <w:rsid w:val="00301DDB"/>
    <w:rsid w:val="00306F72"/>
    <w:rsid w:val="003076DC"/>
    <w:rsid w:val="003312CE"/>
    <w:rsid w:val="0033253F"/>
    <w:rsid w:val="00333678"/>
    <w:rsid w:val="0033493B"/>
    <w:rsid w:val="00335790"/>
    <w:rsid w:val="00336389"/>
    <w:rsid w:val="0034150B"/>
    <w:rsid w:val="003419FA"/>
    <w:rsid w:val="00352B8F"/>
    <w:rsid w:val="00354080"/>
    <w:rsid w:val="00356374"/>
    <w:rsid w:val="00357CCB"/>
    <w:rsid w:val="0036078B"/>
    <w:rsid w:val="0036195F"/>
    <w:rsid w:val="00362454"/>
    <w:rsid w:val="0037224F"/>
    <w:rsid w:val="00383FCF"/>
    <w:rsid w:val="0039281A"/>
    <w:rsid w:val="00396F3C"/>
    <w:rsid w:val="003A0857"/>
    <w:rsid w:val="003A0DAD"/>
    <w:rsid w:val="003A0FE2"/>
    <w:rsid w:val="003A4E7C"/>
    <w:rsid w:val="003A5CB9"/>
    <w:rsid w:val="003B0582"/>
    <w:rsid w:val="003B24C3"/>
    <w:rsid w:val="003B2820"/>
    <w:rsid w:val="003B2824"/>
    <w:rsid w:val="003B58A7"/>
    <w:rsid w:val="003B7F35"/>
    <w:rsid w:val="003C35EA"/>
    <w:rsid w:val="003C74E1"/>
    <w:rsid w:val="003C7F4A"/>
    <w:rsid w:val="003D06A6"/>
    <w:rsid w:val="003D0AC1"/>
    <w:rsid w:val="003D1488"/>
    <w:rsid w:val="003D20A4"/>
    <w:rsid w:val="003D70D5"/>
    <w:rsid w:val="003E2C34"/>
    <w:rsid w:val="003F6EFC"/>
    <w:rsid w:val="003F7592"/>
    <w:rsid w:val="00400D00"/>
    <w:rsid w:val="00401EFF"/>
    <w:rsid w:val="004035C2"/>
    <w:rsid w:val="00404294"/>
    <w:rsid w:val="00421376"/>
    <w:rsid w:val="00426BD6"/>
    <w:rsid w:val="00432AC6"/>
    <w:rsid w:val="00434055"/>
    <w:rsid w:val="00436367"/>
    <w:rsid w:val="00436AAF"/>
    <w:rsid w:val="004400FA"/>
    <w:rsid w:val="00440A13"/>
    <w:rsid w:val="00443551"/>
    <w:rsid w:val="00445B77"/>
    <w:rsid w:val="00451C2F"/>
    <w:rsid w:val="004534AB"/>
    <w:rsid w:val="00455694"/>
    <w:rsid w:val="00461816"/>
    <w:rsid w:val="00463DBB"/>
    <w:rsid w:val="00463E63"/>
    <w:rsid w:val="00472D4A"/>
    <w:rsid w:val="00473041"/>
    <w:rsid w:val="00473DBD"/>
    <w:rsid w:val="004771D6"/>
    <w:rsid w:val="0048519B"/>
    <w:rsid w:val="00496C3F"/>
    <w:rsid w:val="004A0624"/>
    <w:rsid w:val="004A1727"/>
    <w:rsid w:val="004B195A"/>
    <w:rsid w:val="004C2F3F"/>
    <w:rsid w:val="004C570B"/>
    <w:rsid w:val="004C5FBE"/>
    <w:rsid w:val="004C62DA"/>
    <w:rsid w:val="004C6B70"/>
    <w:rsid w:val="004D3971"/>
    <w:rsid w:val="004D3FA2"/>
    <w:rsid w:val="004D6953"/>
    <w:rsid w:val="004F2783"/>
    <w:rsid w:val="004F38DA"/>
    <w:rsid w:val="004F3C01"/>
    <w:rsid w:val="0050128C"/>
    <w:rsid w:val="00502DB0"/>
    <w:rsid w:val="005046A6"/>
    <w:rsid w:val="005204B0"/>
    <w:rsid w:val="00521B34"/>
    <w:rsid w:val="00523BBD"/>
    <w:rsid w:val="00530C20"/>
    <w:rsid w:val="0053334B"/>
    <w:rsid w:val="005373C3"/>
    <w:rsid w:val="00540AF4"/>
    <w:rsid w:val="00542DCE"/>
    <w:rsid w:val="00544C41"/>
    <w:rsid w:val="00547A08"/>
    <w:rsid w:val="0055089B"/>
    <w:rsid w:val="0055138D"/>
    <w:rsid w:val="0055248A"/>
    <w:rsid w:val="00557066"/>
    <w:rsid w:val="00560342"/>
    <w:rsid w:val="005675E9"/>
    <w:rsid w:val="005676F5"/>
    <w:rsid w:val="00577C4C"/>
    <w:rsid w:val="005824ED"/>
    <w:rsid w:val="0058452E"/>
    <w:rsid w:val="00584619"/>
    <w:rsid w:val="00584D2D"/>
    <w:rsid w:val="0059220E"/>
    <w:rsid w:val="005A0D19"/>
    <w:rsid w:val="005A7130"/>
    <w:rsid w:val="005B438C"/>
    <w:rsid w:val="005C0E36"/>
    <w:rsid w:val="005C2E00"/>
    <w:rsid w:val="005C703F"/>
    <w:rsid w:val="005D042C"/>
    <w:rsid w:val="005D2020"/>
    <w:rsid w:val="005E417C"/>
    <w:rsid w:val="005E4984"/>
    <w:rsid w:val="005E5455"/>
    <w:rsid w:val="005E7590"/>
    <w:rsid w:val="005F3C77"/>
    <w:rsid w:val="005F4FAA"/>
    <w:rsid w:val="005F5D0D"/>
    <w:rsid w:val="00604E31"/>
    <w:rsid w:val="00611289"/>
    <w:rsid w:val="00611524"/>
    <w:rsid w:val="006128E8"/>
    <w:rsid w:val="0061365D"/>
    <w:rsid w:val="0062369F"/>
    <w:rsid w:val="006252CE"/>
    <w:rsid w:val="00631019"/>
    <w:rsid w:val="00640D2E"/>
    <w:rsid w:val="0064363E"/>
    <w:rsid w:val="00644234"/>
    <w:rsid w:val="00651626"/>
    <w:rsid w:val="00656E82"/>
    <w:rsid w:val="006645A5"/>
    <w:rsid w:val="00667092"/>
    <w:rsid w:val="00674D08"/>
    <w:rsid w:val="006807F5"/>
    <w:rsid w:val="00694BBB"/>
    <w:rsid w:val="006A1399"/>
    <w:rsid w:val="006B2451"/>
    <w:rsid w:val="006B2AE8"/>
    <w:rsid w:val="006B3345"/>
    <w:rsid w:val="006B7829"/>
    <w:rsid w:val="006D0D38"/>
    <w:rsid w:val="006D49B8"/>
    <w:rsid w:val="006D6CB9"/>
    <w:rsid w:val="006D7119"/>
    <w:rsid w:val="006E73C6"/>
    <w:rsid w:val="006E748F"/>
    <w:rsid w:val="006F19A2"/>
    <w:rsid w:val="006F1D23"/>
    <w:rsid w:val="006F2BFB"/>
    <w:rsid w:val="006F348E"/>
    <w:rsid w:val="006F38B9"/>
    <w:rsid w:val="00703F17"/>
    <w:rsid w:val="00711C73"/>
    <w:rsid w:val="007203B0"/>
    <w:rsid w:val="00723FC7"/>
    <w:rsid w:val="00727DB4"/>
    <w:rsid w:val="00730DC0"/>
    <w:rsid w:val="00730F2F"/>
    <w:rsid w:val="007416B6"/>
    <w:rsid w:val="00742402"/>
    <w:rsid w:val="007427D3"/>
    <w:rsid w:val="0074492A"/>
    <w:rsid w:val="00744CFA"/>
    <w:rsid w:val="00744E28"/>
    <w:rsid w:val="00750447"/>
    <w:rsid w:val="00752A56"/>
    <w:rsid w:val="00752E98"/>
    <w:rsid w:val="00761F37"/>
    <w:rsid w:val="00762532"/>
    <w:rsid w:val="00763CA9"/>
    <w:rsid w:val="0076552A"/>
    <w:rsid w:val="007673F4"/>
    <w:rsid w:val="00774AB3"/>
    <w:rsid w:val="00782B58"/>
    <w:rsid w:val="00782DB7"/>
    <w:rsid w:val="00791397"/>
    <w:rsid w:val="00791EB9"/>
    <w:rsid w:val="00792406"/>
    <w:rsid w:val="00796C8E"/>
    <w:rsid w:val="00797C82"/>
    <w:rsid w:val="007A171A"/>
    <w:rsid w:val="007A1F6E"/>
    <w:rsid w:val="007A49AB"/>
    <w:rsid w:val="007B1C54"/>
    <w:rsid w:val="007B47B8"/>
    <w:rsid w:val="007B5C28"/>
    <w:rsid w:val="007C1EE4"/>
    <w:rsid w:val="007C3D76"/>
    <w:rsid w:val="007D454B"/>
    <w:rsid w:val="007E282D"/>
    <w:rsid w:val="007E4AD5"/>
    <w:rsid w:val="007E679F"/>
    <w:rsid w:val="007E727E"/>
    <w:rsid w:val="007F20C7"/>
    <w:rsid w:val="007F3958"/>
    <w:rsid w:val="007F5A6C"/>
    <w:rsid w:val="00804964"/>
    <w:rsid w:val="00806264"/>
    <w:rsid w:val="008073FB"/>
    <w:rsid w:val="00810D7D"/>
    <w:rsid w:val="00820937"/>
    <w:rsid w:val="00822C67"/>
    <w:rsid w:val="00825A70"/>
    <w:rsid w:val="008326DB"/>
    <w:rsid w:val="00835D06"/>
    <w:rsid w:val="00836E3C"/>
    <w:rsid w:val="0083704C"/>
    <w:rsid w:val="00840CE0"/>
    <w:rsid w:val="008414E4"/>
    <w:rsid w:val="00841BA8"/>
    <w:rsid w:val="00842EC5"/>
    <w:rsid w:val="00850485"/>
    <w:rsid w:val="00853FDB"/>
    <w:rsid w:val="00862204"/>
    <w:rsid w:val="00864D3F"/>
    <w:rsid w:val="00866B67"/>
    <w:rsid w:val="00873BC2"/>
    <w:rsid w:val="008813D5"/>
    <w:rsid w:val="00882BFA"/>
    <w:rsid w:val="008867DF"/>
    <w:rsid w:val="0088775B"/>
    <w:rsid w:val="00890839"/>
    <w:rsid w:val="00892FE0"/>
    <w:rsid w:val="008A0766"/>
    <w:rsid w:val="008A2F36"/>
    <w:rsid w:val="008A638E"/>
    <w:rsid w:val="008B15F9"/>
    <w:rsid w:val="008B3B05"/>
    <w:rsid w:val="008B492B"/>
    <w:rsid w:val="008B4F19"/>
    <w:rsid w:val="008B52FD"/>
    <w:rsid w:val="008B5A39"/>
    <w:rsid w:val="008B5E8F"/>
    <w:rsid w:val="008C15E5"/>
    <w:rsid w:val="008C1A8C"/>
    <w:rsid w:val="008D2894"/>
    <w:rsid w:val="008D354C"/>
    <w:rsid w:val="008D6502"/>
    <w:rsid w:val="008D7C97"/>
    <w:rsid w:val="008E3ACB"/>
    <w:rsid w:val="008E64F5"/>
    <w:rsid w:val="008E6C23"/>
    <w:rsid w:val="00901508"/>
    <w:rsid w:val="00901BA1"/>
    <w:rsid w:val="00911E93"/>
    <w:rsid w:val="0091265B"/>
    <w:rsid w:val="009131D4"/>
    <w:rsid w:val="00914D39"/>
    <w:rsid w:val="00915AB5"/>
    <w:rsid w:val="00915E6A"/>
    <w:rsid w:val="00920EA1"/>
    <w:rsid w:val="00921C31"/>
    <w:rsid w:val="00922A4E"/>
    <w:rsid w:val="00923287"/>
    <w:rsid w:val="009317C7"/>
    <w:rsid w:val="00931CD0"/>
    <w:rsid w:val="009331F8"/>
    <w:rsid w:val="00933686"/>
    <w:rsid w:val="00933D63"/>
    <w:rsid w:val="00936346"/>
    <w:rsid w:val="009367D7"/>
    <w:rsid w:val="00940C4B"/>
    <w:rsid w:val="00942B48"/>
    <w:rsid w:val="00944A7A"/>
    <w:rsid w:val="00950D62"/>
    <w:rsid w:val="009519A5"/>
    <w:rsid w:val="00951CD9"/>
    <w:rsid w:val="00955F89"/>
    <w:rsid w:val="00962E0C"/>
    <w:rsid w:val="009638F5"/>
    <w:rsid w:val="00964645"/>
    <w:rsid w:val="00973E0F"/>
    <w:rsid w:val="009740B4"/>
    <w:rsid w:val="00975FCA"/>
    <w:rsid w:val="009832DB"/>
    <w:rsid w:val="00984DAF"/>
    <w:rsid w:val="009927FA"/>
    <w:rsid w:val="00992A45"/>
    <w:rsid w:val="009A6F24"/>
    <w:rsid w:val="009B1603"/>
    <w:rsid w:val="009C09E2"/>
    <w:rsid w:val="009C2668"/>
    <w:rsid w:val="009C394E"/>
    <w:rsid w:val="009C5B40"/>
    <w:rsid w:val="009C7311"/>
    <w:rsid w:val="009D2A63"/>
    <w:rsid w:val="009D7DCA"/>
    <w:rsid w:val="009E5064"/>
    <w:rsid w:val="009E58D2"/>
    <w:rsid w:val="009E6F84"/>
    <w:rsid w:val="009F54BB"/>
    <w:rsid w:val="00A034A1"/>
    <w:rsid w:val="00A04004"/>
    <w:rsid w:val="00A164FB"/>
    <w:rsid w:val="00A21686"/>
    <w:rsid w:val="00A23025"/>
    <w:rsid w:val="00A249DF"/>
    <w:rsid w:val="00A25DC5"/>
    <w:rsid w:val="00A27873"/>
    <w:rsid w:val="00A307D3"/>
    <w:rsid w:val="00A32425"/>
    <w:rsid w:val="00A46DB8"/>
    <w:rsid w:val="00A50B78"/>
    <w:rsid w:val="00A53892"/>
    <w:rsid w:val="00A54763"/>
    <w:rsid w:val="00A55DFE"/>
    <w:rsid w:val="00A62037"/>
    <w:rsid w:val="00A6444D"/>
    <w:rsid w:val="00A67AB3"/>
    <w:rsid w:val="00A7457B"/>
    <w:rsid w:val="00A74920"/>
    <w:rsid w:val="00A76520"/>
    <w:rsid w:val="00A800CE"/>
    <w:rsid w:val="00A854FE"/>
    <w:rsid w:val="00A87FF6"/>
    <w:rsid w:val="00A909C8"/>
    <w:rsid w:val="00A92E0C"/>
    <w:rsid w:val="00A93BD5"/>
    <w:rsid w:val="00A9569A"/>
    <w:rsid w:val="00AA47CF"/>
    <w:rsid w:val="00AA488C"/>
    <w:rsid w:val="00AB3518"/>
    <w:rsid w:val="00AB538A"/>
    <w:rsid w:val="00AB78A7"/>
    <w:rsid w:val="00AC0C3C"/>
    <w:rsid w:val="00AC1AF6"/>
    <w:rsid w:val="00AC5CF6"/>
    <w:rsid w:val="00AC7B81"/>
    <w:rsid w:val="00AD4BED"/>
    <w:rsid w:val="00AE16A9"/>
    <w:rsid w:val="00AE18C5"/>
    <w:rsid w:val="00AE2702"/>
    <w:rsid w:val="00AE2C4A"/>
    <w:rsid w:val="00AE50A0"/>
    <w:rsid w:val="00AF7DBE"/>
    <w:rsid w:val="00B01FC0"/>
    <w:rsid w:val="00B02092"/>
    <w:rsid w:val="00B0356C"/>
    <w:rsid w:val="00B05C65"/>
    <w:rsid w:val="00B11FB9"/>
    <w:rsid w:val="00B13B6B"/>
    <w:rsid w:val="00B146B3"/>
    <w:rsid w:val="00B203B7"/>
    <w:rsid w:val="00B20989"/>
    <w:rsid w:val="00B216E4"/>
    <w:rsid w:val="00B25AE1"/>
    <w:rsid w:val="00B26251"/>
    <w:rsid w:val="00B34CE7"/>
    <w:rsid w:val="00B40249"/>
    <w:rsid w:val="00B403C2"/>
    <w:rsid w:val="00B42C81"/>
    <w:rsid w:val="00B438DA"/>
    <w:rsid w:val="00B51F4D"/>
    <w:rsid w:val="00B54064"/>
    <w:rsid w:val="00B55244"/>
    <w:rsid w:val="00B567E6"/>
    <w:rsid w:val="00B61437"/>
    <w:rsid w:val="00B61942"/>
    <w:rsid w:val="00B62600"/>
    <w:rsid w:val="00B70039"/>
    <w:rsid w:val="00B718BD"/>
    <w:rsid w:val="00B71B7F"/>
    <w:rsid w:val="00B8309B"/>
    <w:rsid w:val="00B8565A"/>
    <w:rsid w:val="00B8652B"/>
    <w:rsid w:val="00B9047B"/>
    <w:rsid w:val="00B92AA5"/>
    <w:rsid w:val="00B9470B"/>
    <w:rsid w:val="00B965EB"/>
    <w:rsid w:val="00BA1D66"/>
    <w:rsid w:val="00BB74FB"/>
    <w:rsid w:val="00BC1215"/>
    <w:rsid w:val="00BC1AE8"/>
    <w:rsid w:val="00BC2E94"/>
    <w:rsid w:val="00BC6BB1"/>
    <w:rsid w:val="00BD0949"/>
    <w:rsid w:val="00BD4CCC"/>
    <w:rsid w:val="00BE20A3"/>
    <w:rsid w:val="00BE3400"/>
    <w:rsid w:val="00BE3D6F"/>
    <w:rsid w:val="00BE4569"/>
    <w:rsid w:val="00BF1F22"/>
    <w:rsid w:val="00C00A68"/>
    <w:rsid w:val="00C054DE"/>
    <w:rsid w:val="00C05B7D"/>
    <w:rsid w:val="00C0661E"/>
    <w:rsid w:val="00C100FB"/>
    <w:rsid w:val="00C1149D"/>
    <w:rsid w:val="00C17146"/>
    <w:rsid w:val="00C27712"/>
    <w:rsid w:val="00C27CE4"/>
    <w:rsid w:val="00C316D7"/>
    <w:rsid w:val="00C335C0"/>
    <w:rsid w:val="00C3475B"/>
    <w:rsid w:val="00C43AED"/>
    <w:rsid w:val="00C43C72"/>
    <w:rsid w:val="00C47057"/>
    <w:rsid w:val="00C504DB"/>
    <w:rsid w:val="00C50558"/>
    <w:rsid w:val="00C5099E"/>
    <w:rsid w:val="00C54501"/>
    <w:rsid w:val="00C575FE"/>
    <w:rsid w:val="00C6012D"/>
    <w:rsid w:val="00C63089"/>
    <w:rsid w:val="00C669FD"/>
    <w:rsid w:val="00C74EAE"/>
    <w:rsid w:val="00C82938"/>
    <w:rsid w:val="00C83637"/>
    <w:rsid w:val="00C87045"/>
    <w:rsid w:val="00CA24E2"/>
    <w:rsid w:val="00CA7DD9"/>
    <w:rsid w:val="00CB4284"/>
    <w:rsid w:val="00CD3072"/>
    <w:rsid w:val="00CD5E24"/>
    <w:rsid w:val="00CE1200"/>
    <w:rsid w:val="00CF430F"/>
    <w:rsid w:val="00CF5554"/>
    <w:rsid w:val="00CF5704"/>
    <w:rsid w:val="00D002D8"/>
    <w:rsid w:val="00D005FE"/>
    <w:rsid w:val="00D03564"/>
    <w:rsid w:val="00D04072"/>
    <w:rsid w:val="00D06367"/>
    <w:rsid w:val="00D06D53"/>
    <w:rsid w:val="00D100AD"/>
    <w:rsid w:val="00D15AF7"/>
    <w:rsid w:val="00D3007C"/>
    <w:rsid w:val="00D31B3C"/>
    <w:rsid w:val="00D32D1C"/>
    <w:rsid w:val="00D361AC"/>
    <w:rsid w:val="00D378C0"/>
    <w:rsid w:val="00D37A80"/>
    <w:rsid w:val="00D409BD"/>
    <w:rsid w:val="00D503B7"/>
    <w:rsid w:val="00D54287"/>
    <w:rsid w:val="00D6189B"/>
    <w:rsid w:val="00D6209C"/>
    <w:rsid w:val="00D6346D"/>
    <w:rsid w:val="00D636EC"/>
    <w:rsid w:val="00D67F24"/>
    <w:rsid w:val="00D72BC9"/>
    <w:rsid w:val="00D74A0B"/>
    <w:rsid w:val="00D765D2"/>
    <w:rsid w:val="00D83113"/>
    <w:rsid w:val="00D91FB6"/>
    <w:rsid w:val="00D95188"/>
    <w:rsid w:val="00D9721F"/>
    <w:rsid w:val="00DA071E"/>
    <w:rsid w:val="00DA1DE1"/>
    <w:rsid w:val="00DA36AB"/>
    <w:rsid w:val="00DB1753"/>
    <w:rsid w:val="00DB1C84"/>
    <w:rsid w:val="00DB26D1"/>
    <w:rsid w:val="00DB3CEE"/>
    <w:rsid w:val="00DB4084"/>
    <w:rsid w:val="00DC1E83"/>
    <w:rsid w:val="00DD0DB2"/>
    <w:rsid w:val="00DD15B1"/>
    <w:rsid w:val="00DD27F1"/>
    <w:rsid w:val="00DD4AD1"/>
    <w:rsid w:val="00DD756D"/>
    <w:rsid w:val="00DE0657"/>
    <w:rsid w:val="00DE0D8D"/>
    <w:rsid w:val="00DE3530"/>
    <w:rsid w:val="00DE445E"/>
    <w:rsid w:val="00DE70F8"/>
    <w:rsid w:val="00DF0F10"/>
    <w:rsid w:val="00DF1541"/>
    <w:rsid w:val="00DF3D5A"/>
    <w:rsid w:val="00DF5C0E"/>
    <w:rsid w:val="00DF7F44"/>
    <w:rsid w:val="00E01C51"/>
    <w:rsid w:val="00E0290E"/>
    <w:rsid w:val="00E02AE7"/>
    <w:rsid w:val="00E03ADA"/>
    <w:rsid w:val="00E07E20"/>
    <w:rsid w:val="00E07FD6"/>
    <w:rsid w:val="00E14AED"/>
    <w:rsid w:val="00E16AAA"/>
    <w:rsid w:val="00E264A7"/>
    <w:rsid w:val="00E3084A"/>
    <w:rsid w:val="00E34497"/>
    <w:rsid w:val="00E37A12"/>
    <w:rsid w:val="00E41E69"/>
    <w:rsid w:val="00E43D01"/>
    <w:rsid w:val="00E45630"/>
    <w:rsid w:val="00E45732"/>
    <w:rsid w:val="00E4605A"/>
    <w:rsid w:val="00E47A43"/>
    <w:rsid w:val="00E61A9D"/>
    <w:rsid w:val="00E62ECA"/>
    <w:rsid w:val="00E64201"/>
    <w:rsid w:val="00E70E0F"/>
    <w:rsid w:val="00E75639"/>
    <w:rsid w:val="00E76BBA"/>
    <w:rsid w:val="00E813CF"/>
    <w:rsid w:val="00E817B9"/>
    <w:rsid w:val="00E846F2"/>
    <w:rsid w:val="00E8556D"/>
    <w:rsid w:val="00E857BD"/>
    <w:rsid w:val="00E96E85"/>
    <w:rsid w:val="00E97BC7"/>
    <w:rsid w:val="00EA4243"/>
    <w:rsid w:val="00EA63FB"/>
    <w:rsid w:val="00EB171B"/>
    <w:rsid w:val="00EB3B64"/>
    <w:rsid w:val="00EB4E55"/>
    <w:rsid w:val="00EB4F44"/>
    <w:rsid w:val="00EB5766"/>
    <w:rsid w:val="00EB6752"/>
    <w:rsid w:val="00EC2719"/>
    <w:rsid w:val="00EC6544"/>
    <w:rsid w:val="00ED6170"/>
    <w:rsid w:val="00ED791E"/>
    <w:rsid w:val="00ED7C1F"/>
    <w:rsid w:val="00EE31AD"/>
    <w:rsid w:val="00EE370C"/>
    <w:rsid w:val="00EE5D0D"/>
    <w:rsid w:val="00EE6E8C"/>
    <w:rsid w:val="00EE7924"/>
    <w:rsid w:val="00EF3172"/>
    <w:rsid w:val="00EF511F"/>
    <w:rsid w:val="00EF54A2"/>
    <w:rsid w:val="00EF54FE"/>
    <w:rsid w:val="00EF5959"/>
    <w:rsid w:val="00F001F1"/>
    <w:rsid w:val="00F01D61"/>
    <w:rsid w:val="00F06D3C"/>
    <w:rsid w:val="00F27381"/>
    <w:rsid w:val="00F33580"/>
    <w:rsid w:val="00F336FA"/>
    <w:rsid w:val="00F34384"/>
    <w:rsid w:val="00F35496"/>
    <w:rsid w:val="00F4271C"/>
    <w:rsid w:val="00F5190C"/>
    <w:rsid w:val="00F53E55"/>
    <w:rsid w:val="00F6055F"/>
    <w:rsid w:val="00F6114A"/>
    <w:rsid w:val="00F714CB"/>
    <w:rsid w:val="00F7176C"/>
    <w:rsid w:val="00F72DC5"/>
    <w:rsid w:val="00F74945"/>
    <w:rsid w:val="00F74B66"/>
    <w:rsid w:val="00F76646"/>
    <w:rsid w:val="00F76D10"/>
    <w:rsid w:val="00F80DDA"/>
    <w:rsid w:val="00F87D4A"/>
    <w:rsid w:val="00F929A4"/>
    <w:rsid w:val="00F93795"/>
    <w:rsid w:val="00F965E1"/>
    <w:rsid w:val="00FA2D38"/>
    <w:rsid w:val="00FB3A5C"/>
    <w:rsid w:val="00FB4873"/>
    <w:rsid w:val="00FB5C49"/>
    <w:rsid w:val="00FC42A5"/>
    <w:rsid w:val="00FC6CD8"/>
    <w:rsid w:val="00FD1467"/>
    <w:rsid w:val="00FD24AE"/>
    <w:rsid w:val="00FD3E92"/>
    <w:rsid w:val="00FE0BC0"/>
    <w:rsid w:val="00FE27FA"/>
    <w:rsid w:val="00FE58DF"/>
    <w:rsid w:val="00FE7811"/>
    <w:rsid w:val="00FF4232"/>
    <w:rsid w:val="00FF785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3D24FE0"/>
  <w15:chartTrackingRefBased/>
  <w15:docId w15:val="{D27FB28B-18FF-4146-81F0-D48CCB4113C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Default">
    <w:name w:val="Default"/>
    <w:link w:val="DefaultChar"/>
    <w:rsid w:val="009740B4"/>
    <w:pPr>
      <w:autoSpaceDE w:val="0"/>
      <w:autoSpaceDN w:val="0"/>
      <w:adjustRightInd w:val="0"/>
    </w:pPr>
    <w:rPr>
      <w:rFonts w:ascii="Arial" w:hAnsi="Arial" w:cs="Arial"/>
      <w:color w:val="000000"/>
      <w:lang w:val="en-US"/>
    </w:rPr>
  </w:style>
  <w:style w:type="character" w:styleId="Hyperlink">
    <w:name w:val="Hyperlink"/>
    <w:basedOn w:val="Absatz-Standardschriftart"/>
    <w:uiPriority w:val="99"/>
    <w:unhideWhenUsed/>
    <w:rsid w:val="00D005FE"/>
    <w:rPr>
      <w:color w:val="0563C1" w:themeColor="hyperlink"/>
      <w:u w:val="single"/>
    </w:rPr>
  </w:style>
  <w:style w:type="character" w:customStyle="1" w:styleId="UnresolvedMention">
    <w:name w:val="Unresolved Mention"/>
    <w:basedOn w:val="Absatz-Standardschriftart"/>
    <w:uiPriority w:val="99"/>
    <w:semiHidden/>
    <w:unhideWhenUsed/>
    <w:rsid w:val="00D005FE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Standard"/>
    <w:link w:val="EndNoteBibliographyTitleChar"/>
    <w:rsid w:val="00E0290E"/>
    <w:pPr>
      <w:jc w:val="center"/>
    </w:pPr>
    <w:rPr>
      <w:rFonts w:ascii="Calibri" w:hAnsi="Calibri" w:cs="Calibri"/>
      <w:lang w:val="en-US"/>
    </w:rPr>
  </w:style>
  <w:style w:type="character" w:customStyle="1" w:styleId="DefaultChar">
    <w:name w:val="Default Char"/>
    <w:basedOn w:val="Absatz-Standardschriftart"/>
    <w:link w:val="Default"/>
    <w:rsid w:val="00E0290E"/>
    <w:rPr>
      <w:rFonts w:ascii="Arial" w:hAnsi="Arial" w:cs="Arial"/>
      <w:color w:val="000000"/>
      <w:lang w:val="en-US"/>
    </w:rPr>
  </w:style>
  <w:style w:type="character" w:customStyle="1" w:styleId="EndNoteBibliographyTitleChar">
    <w:name w:val="EndNote Bibliography Title Char"/>
    <w:basedOn w:val="DefaultChar"/>
    <w:link w:val="EndNoteBibliographyTitle"/>
    <w:rsid w:val="00E0290E"/>
    <w:rPr>
      <w:rFonts w:ascii="Calibri" w:hAnsi="Calibri" w:cs="Calibri"/>
      <w:color w:val="000000"/>
      <w:lang w:val="en-US"/>
    </w:rPr>
  </w:style>
  <w:style w:type="paragraph" w:customStyle="1" w:styleId="EndNoteBibliography">
    <w:name w:val="EndNote Bibliography"/>
    <w:basedOn w:val="Standard"/>
    <w:link w:val="EndNoteBibliographyChar"/>
    <w:rsid w:val="00E0290E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Char"/>
    <w:link w:val="EndNoteBibliography"/>
    <w:rsid w:val="00E0290E"/>
    <w:rPr>
      <w:rFonts w:ascii="Calibri" w:hAnsi="Calibri" w:cs="Calibri"/>
      <w:color w:val="000000"/>
      <w:lang w:val="en-US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4C2F3F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4C2F3F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4C2F3F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4C2F3F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4C2F3F"/>
    <w:rPr>
      <w:b/>
      <w:bCs/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4C2F3F"/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4C2F3F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s://github.com/ekg/freebayes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microsoft.com/office/2011/relationships/commentsExtended" Target="commentsExtended.xml"/><Relationship Id="rId5" Type="http://schemas.openxmlformats.org/officeDocument/2006/relationships/comments" Target="comment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410</Words>
  <Characters>2588</Characters>
  <Application>Microsoft Office Word</Application>
  <DocSecurity>0</DocSecurity>
  <Lines>21</Lines>
  <Paragraphs>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borah Charlesworth</dc:creator>
  <cp:keywords/>
  <dc:description/>
  <cp:lastModifiedBy>Kathrin Reichwald</cp:lastModifiedBy>
  <cp:revision>3</cp:revision>
  <dcterms:created xsi:type="dcterms:W3CDTF">2020-06-08T09:19:00Z</dcterms:created>
  <dcterms:modified xsi:type="dcterms:W3CDTF">2020-06-08T10:05:00Z</dcterms:modified>
</cp:coreProperties>
</file>